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7F6E4B">
      <w:pPr>
        <w:pStyle w:val="NormalWeb"/>
        <w:spacing w:before="0" w:beforeAutospacing="0" w:after="160" w:afterAutospacing="0"/>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7F6E4B">
      <w:pPr>
        <w:rPr>
          <w:rFonts w:ascii="Times New Roman" w:hAnsi="Times New Roman" w:cs="Times New Roman"/>
        </w:rPr>
      </w:pPr>
    </w:p>
    <w:p w14:paraId="153EE427" w14:textId="77777777" w:rsidR="007F6E4B" w:rsidRPr="00317ECD" w:rsidRDefault="007F6E4B" w:rsidP="007F6E4B">
      <w:pPr>
        <w:pStyle w:val="NormalWeb"/>
        <w:spacing w:before="0" w:beforeAutospacing="0" w:after="160" w:afterAutospacing="0"/>
        <w:jc w:val="center"/>
      </w:pPr>
      <w:r w:rsidRPr="00317ECD">
        <w:rPr>
          <w:color w:val="000000"/>
          <w:sz w:val="26"/>
          <w:szCs w:val="26"/>
        </w:rPr>
        <w:t>INFORMATICS INSTITUTE OF TECHNOLOGY</w:t>
      </w:r>
    </w:p>
    <w:p w14:paraId="28C37766" w14:textId="77777777" w:rsidR="007F6E4B" w:rsidRPr="00317ECD" w:rsidRDefault="007F6E4B" w:rsidP="007F6E4B">
      <w:pPr>
        <w:pStyle w:val="NormalWeb"/>
        <w:spacing w:before="0" w:beforeAutospacing="0" w:after="160" w:afterAutospacing="0"/>
        <w:jc w:val="center"/>
      </w:pPr>
      <w:r w:rsidRPr="00317ECD">
        <w:rPr>
          <w:color w:val="000000"/>
          <w:sz w:val="26"/>
          <w:szCs w:val="26"/>
        </w:rPr>
        <w:t>In Collaboration with</w:t>
      </w:r>
    </w:p>
    <w:p w14:paraId="6DC8459D" w14:textId="77777777" w:rsidR="007F6E4B" w:rsidRPr="00317ECD" w:rsidRDefault="007F6E4B" w:rsidP="007F6E4B">
      <w:pPr>
        <w:pStyle w:val="NormalWeb"/>
        <w:spacing w:before="0" w:beforeAutospacing="0" w:after="160" w:afterAutospacing="0"/>
        <w:jc w:val="center"/>
      </w:pPr>
      <w:r w:rsidRPr="00317ECD">
        <w:rPr>
          <w:color w:val="000000"/>
          <w:sz w:val="26"/>
          <w:szCs w:val="26"/>
        </w:rPr>
        <w:t>UNIVERSITY OF WESTMINSTER</w:t>
      </w:r>
    </w:p>
    <w:p w14:paraId="372395C4" w14:textId="77777777" w:rsidR="007F6E4B" w:rsidRPr="00317ECD" w:rsidRDefault="007F6E4B" w:rsidP="007F6E4B">
      <w:pPr>
        <w:rPr>
          <w:rFonts w:ascii="Times New Roman" w:hAnsi="Times New Roman" w:cs="Times New Roman"/>
        </w:rPr>
      </w:pPr>
    </w:p>
    <w:p w14:paraId="6B35523F" w14:textId="1B605559" w:rsidR="007F6E4B" w:rsidRPr="00317ECD" w:rsidRDefault="007F6E4B" w:rsidP="007F6E4B">
      <w:pPr>
        <w:pStyle w:val="NormalWeb"/>
        <w:spacing w:before="0" w:beforeAutospacing="0" w:after="160" w:afterAutospacing="0"/>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7F6E4B">
      <w:pPr>
        <w:rPr>
          <w:rFonts w:ascii="Times New Roman" w:hAnsi="Times New Roman" w:cs="Times New Roman"/>
        </w:rPr>
      </w:pPr>
    </w:p>
    <w:p w14:paraId="7ECC5A07" w14:textId="7FE90089" w:rsidR="007F6E4B" w:rsidRPr="00317ECD" w:rsidRDefault="007F6E4B" w:rsidP="007F6E4B">
      <w:pPr>
        <w:pStyle w:val="NormalWeb"/>
        <w:spacing w:before="0" w:beforeAutospacing="0" w:after="160" w:afterAutospacing="0"/>
        <w:jc w:val="center"/>
      </w:pPr>
      <w:r w:rsidRPr="00317ECD">
        <w:rPr>
          <w:color w:val="000000"/>
          <w:sz w:val="26"/>
          <w:szCs w:val="26"/>
        </w:rPr>
        <w:t>A</w:t>
      </w:r>
      <w:r w:rsidR="006261D3" w:rsidRPr="00317ECD">
        <w:rPr>
          <w:color w:val="000000"/>
          <w:sz w:val="26"/>
          <w:szCs w:val="26"/>
        </w:rPr>
        <w:t xml:space="preserve">n Initial </w:t>
      </w:r>
      <w:r w:rsidRPr="00317ECD">
        <w:rPr>
          <w:color w:val="000000"/>
          <w:sz w:val="26"/>
          <w:szCs w:val="26"/>
        </w:rPr>
        <w:t>Project Proposal by</w:t>
      </w:r>
    </w:p>
    <w:p w14:paraId="00A6C08C" w14:textId="07E27D3D" w:rsidR="007F6E4B" w:rsidRPr="00317ECD" w:rsidRDefault="003540E2" w:rsidP="007F6E4B">
      <w:pPr>
        <w:pStyle w:val="NormalWeb"/>
        <w:spacing w:before="0" w:beforeAutospacing="0" w:after="160" w:afterAutospacing="0"/>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7F6E4B">
      <w:pPr>
        <w:pStyle w:val="NormalWeb"/>
        <w:spacing w:before="0" w:beforeAutospacing="0" w:after="160" w:afterAutospacing="0"/>
        <w:jc w:val="center"/>
        <w:rPr>
          <w:sz w:val="22"/>
          <w:szCs w:val="22"/>
        </w:rPr>
      </w:pPr>
      <w:r w:rsidRPr="00317ECD">
        <w:rPr>
          <w:color w:val="000000"/>
          <w:sz w:val="22"/>
          <w:szCs w:val="22"/>
        </w:rPr>
        <w:t>w1867669/20210558</w:t>
      </w:r>
    </w:p>
    <w:p w14:paraId="18357408" w14:textId="77777777" w:rsidR="007F6E4B" w:rsidRPr="00317ECD" w:rsidRDefault="007F6E4B" w:rsidP="007F6E4B">
      <w:pPr>
        <w:rPr>
          <w:rFonts w:ascii="Times New Roman" w:hAnsi="Times New Roman" w:cs="Times New Roman"/>
        </w:rPr>
      </w:pPr>
    </w:p>
    <w:p w14:paraId="55B12116" w14:textId="77777777" w:rsidR="007F6E4B" w:rsidRPr="00317ECD" w:rsidRDefault="007F6E4B" w:rsidP="007F6E4B">
      <w:pPr>
        <w:pStyle w:val="NormalWeb"/>
        <w:spacing w:before="0" w:beforeAutospacing="0" w:after="160" w:afterAutospacing="0"/>
        <w:jc w:val="center"/>
      </w:pPr>
      <w:r w:rsidRPr="00317ECD">
        <w:rPr>
          <w:color w:val="000000"/>
          <w:sz w:val="26"/>
          <w:szCs w:val="26"/>
        </w:rPr>
        <w:t>Supervised by</w:t>
      </w:r>
    </w:p>
    <w:p w14:paraId="074F2798" w14:textId="22E5D4AA" w:rsidR="007F6E4B" w:rsidRPr="00317ECD" w:rsidRDefault="003540E2" w:rsidP="007F6E4B">
      <w:pPr>
        <w:pStyle w:val="NormalWeb"/>
        <w:spacing w:before="0" w:beforeAutospacing="0" w:after="160" w:afterAutospacing="0"/>
        <w:jc w:val="center"/>
      </w:pPr>
      <w:r w:rsidRPr="00317ECD">
        <w:rPr>
          <w:color w:val="000000"/>
          <w:sz w:val="26"/>
          <w:szCs w:val="26"/>
        </w:rPr>
        <w:t>Ms. Malsha Fernando</w:t>
      </w:r>
    </w:p>
    <w:p w14:paraId="02AE9EE1" w14:textId="77777777" w:rsidR="007F6E4B" w:rsidRPr="00317ECD" w:rsidRDefault="007F6E4B" w:rsidP="007F6E4B">
      <w:pPr>
        <w:rPr>
          <w:rFonts w:ascii="Times New Roman" w:hAnsi="Times New Roman" w:cs="Times New Roman"/>
        </w:rPr>
      </w:pPr>
    </w:p>
    <w:p w14:paraId="0011DB1C" w14:textId="26431DBC" w:rsidR="007F6E4B" w:rsidRPr="00317ECD" w:rsidRDefault="007F6E4B" w:rsidP="007F6E4B">
      <w:pPr>
        <w:pStyle w:val="NormalWeb"/>
        <w:spacing w:before="0" w:beforeAutospacing="0" w:after="160" w:afterAutospacing="0"/>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7F6E4B">
      <w:pPr>
        <w:rPr>
          <w:rFonts w:ascii="Times New Roman" w:hAnsi="Times New Roman" w:cs="Times New Roman"/>
        </w:rPr>
      </w:pPr>
    </w:p>
    <w:p w14:paraId="129F1CA0" w14:textId="1829B0C2" w:rsidR="007F6E4B" w:rsidRPr="00317ECD" w:rsidRDefault="003540E2" w:rsidP="007F6E4B">
      <w:pPr>
        <w:pStyle w:val="NormalWeb"/>
        <w:spacing w:before="0" w:beforeAutospacing="0" w:after="160" w:afterAutospacing="0"/>
        <w:jc w:val="center"/>
      </w:pPr>
      <w:r w:rsidRPr="00317ECD">
        <w:rPr>
          <w:b/>
          <w:bCs/>
          <w:color w:val="000000"/>
          <w:sz w:val="26"/>
          <w:szCs w:val="26"/>
        </w:rPr>
        <w:t>September 2023</w:t>
      </w:r>
    </w:p>
    <w:p w14:paraId="1E4F4791" w14:textId="7D19E570" w:rsidR="00065F51" w:rsidRPr="00317ECD" w:rsidRDefault="007F6E4B" w:rsidP="007F6E4B">
      <w:pPr>
        <w:pStyle w:val="Heading1"/>
        <w:spacing w:line="276" w:lineRule="auto"/>
        <w:rPr>
          <w:rFonts w:ascii="Times New Roman" w:hAnsi="Times New Roman" w:cs="Times New Roman"/>
        </w:rPr>
      </w:pPr>
      <w:r w:rsidRPr="00317ECD">
        <w:rPr>
          <w:rFonts w:ascii="Times New Roman" w:hAnsi="Times New Roman" w:cs="Times New Roman"/>
        </w:rPr>
        <w:br/>
      </w:r>
    </w:p>
    <w:p w14:paraId="633B74AE" w14:textId="769C0DF3" w:rsidR="00065F51" w:rsidRPr="00317ECD" w:rsidRDefault="00065F51">
      <w:pPr>
        <w:rPr>
          <w:rFonts w:ascii="Times New Roman" w:eastAsiaTheme="majorEastAsia" w:hAnsi="Times New Roman" w:cs="Times New Roman"/>
          <w:color w:val="2F5496" w:themeColor="accent1" w:themeShade="BF"/>
          <w:sz w:val="32"/>
          <w:szCs w:val="32"/>
        </w:rPr>
      </w:pPr>
      <w:r w:rsidRPr="00317ECD">
        <w:rPr>
          <w:rFonts w:ascii="Times New Roman" w:hAnsi="Times New Roman" w:cs="Times New Roman"/>
        </w:rPr>
        <w:br w:type="page"/>
      </w:r>
    </w:p>
    <w:sdt>
      <w:sdtPr>
        <w:rPr>
          <w:rFonts w:ascii="Calibri" w:eastAsia="Calibri" w:hAnsi="Calibri" w:cs="Calibri"/>
          <w:color w:val="auto"/>
          <w:sz w:val="22"/>
          <w:szCs w:val="22"/>
        </w:rPr>
        <w:id w:val="47199225"/>
        <w:docPartObj>
          <w:docPartGallery w:val="Table of Contents"/>
          <w:docPartUnique/>
        </w:docPartObj>
      </w:sdtPr>
      <w:sdtEndPr>
        <w:rPr>
          <w:b/>
          <w:bCs/>
          <w:noProof/>
        </w:rPr>
      </w:sdtEndPr>
      <w:sdtContent>
        <w:p w14:paraId="14FB011E" w14:textId="51B56F7A" w:rsidR="00A34D15" w:rsidRPr="006C1137" w:rsidRDefault="006C1137" w:rsidP="006C1137">
          <w:pPr>
            <w:pStyle w:val="TOCHeading"/>
            <w:spacing w:line="360" w:lineRule="auto"/>
            <w:rPr>
              <w:rStyle w:val="Heading1Char"/>
              <w:rFonts w:ascii="Times New Roman" w:hAnsi="Times New Roman" w:cs="Times New Roman"/>
            </w:rPr>
          </w:pPr>
          <w:r>
            <w:rPr>
              <w:rStyle w:val="Heading1Char"/>
              <w:rFonts w:ascii="Times New Roman" w:hAnsi="Times New Roman" w:cs="Times New Roman"/>
            </w:rPr>
            <w:t>TABLE OF CONTENTS</w:t>
          </w:r>
        </w:p>
        <w:p w14:paraId="0E713670" w14:textId="7E96721F" w:rsidR="00A34D15" w:rsidRDefault="00A34D15"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7351974" w:history="1">
            <w:r w:rsidRPr="00BE5F55">
              <w:rPr>
                <w:rStyle w:val="Hyperlink"/>
                <w:rFonts w:ascii="Times New Roman" w:hAnsi="Times New Roman" w:cs="Times New Roman"/>
                <w:noProof/>
              </w:rPr>
              <w:t>CHAPTER 01: PROBLEM</w:t>
            </w:r>
            <w:r>
              <w:rPr>
                <w:noProof/>
                <w:webHidden/>
              </w:rPr>
              <w:tab/>
            </w:r>
            <w:r>
              <w:rPr>
                <w:noProof/>
                <w:webHidden/>
              </w:rPr>
              <w:fldChar w:fldCharType="begin"/>
            </w:r>
            <w:r>
              <w:rPr>
                <w:noProof/>
                <w:webHidden/>
              </w:rPr>
              <w:instrText xml:space="preserve"> PAGEREF _Toc147351974 \h </w:instrText>
            </w:r>
            <w:r>
              <w:rPr>
                <w:noProof/>
                <w:webHidden/>
              </w:rPr>
            </w:r>
            <w:r>
              <w:rPr>
                <w:noProof/>
                <w:webHidden/>
              </w:rPr>
              <w:fldChar w:fldCharType="separate"/>
            </w:r>
            <w:r>
              <w:rPr>
                <w:noProof/>
                <w:webHidden/>
              </w:rPr>
              <w:t>4</w:t>
            </w:r>
            <w:r>
              <w:rPr>
                <w:noProof/>
                <w:webHidden/>
              </w:rPr>
              <w:fldChar w:fldCharType="end"/>
            </w:r>
          </w:hyperlink>
        </w:p>
        <w:p w14:paraId="28421E5C" w14:textId="78BA426D" w:rsidR="00A34D15" w:rsidRDefault="00000000" w:rsidP="006C1137">
          <w:pPr>
            <w:pStyle w:val="TOC2"/>
            <w:rPr>
              <w:rFonts w:asciiTheme="minorHAnsi" w:eastAsiaTheme="minorEastAsia" w:hAnsiTheme="minorHAnsi" w:cstheme="minorBidi"/>
              <w:noProof/>
              <w:kern w:val="2"/>
              <w14:ligatures w14:val="standardContextual"/>
            </w:rPr>
          </w:pPr>
          <w:hyperlink w:anchor="_Toc147351975" w:history="1">
            <w:r w:rsidR="00A34D15" w:rsidRPr="00BE5F55">
              <w:rPr>
                <w:rStyle w:val="Hyperlink"/>
                <w:rFonts w:ascii="Times New Roman" w:hAnsi="Times New Roman" w:cs="Times New Roman"/>
                <w:noProof/>
              </w:rPr>
              <w:t>1.1Chapter Overview</w:t>
            </w:r>
            <w:r w:rsidR="00A34D15">
              <w:rPr>
                <w:noProof/>
                <w:webHidden/>
              </w:rPr>
              <w:tab/>
            </w:r>
            <w:r w:rsidR="00A34D15">
              <w:rPr>
                <w:noProof/>
                <w:webHidden/>
              </w:rPr>
              <w:fldChar w:fldCharType="begin"/>
            </w:r>
            <w:r w:rsidR="00A34D15">
              <w:rPr>
                <w:noProof/>
                <w:webHidden/>
              </w:rPr>
              <w:instrText xml:space="preserve"> PAGEREF _Toc147351975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35C943BA" w14:textId="5F8341E1" w:rsidR="00A34D15" w:rsidRDefault="00000000" w:rsidP="006C1137">
          <w:pPr>
            <w:pStyle w:val="TOC2"/>
            <w:rPr>
              <w:rFonts w:asciiTheme="minorHAnsi" w:eastAsiaTheme="minorEastAsia" w:hAnsiTheme="minorHAnsi" w:cstheme="minorBidi"/>
              <w:noProof/>
              <w:kern w:val="2"/>
              <w14:ligatures w14:val="standardContextual"/>
            </w:rPr>
          </w:pPr>
          <w:hyperlink w:anchor="_Toc147351977" w:history="1">
            <w:r w:rsidR="00A34D15" w:rsidRPr="00BE5F55">
              <w:rPr>
                <w:rStyle w:val="Hyperlink"/>
                <w:rFonts w:ascii="Times New Roman" w:hAnsi="Times New Roman" w:cs="Times New Roman"/>
                <w:noProof/>
              </w:rPr>
              <w:t>1.2 Introduction</w:t>
            </w:r>
            <w:r w:rsidR="00A34D15">
              <w:rPr>
                <w:noProof/>
                <w:webHidden/>
              </w:rPr>
              <w:tab/>
            </w:r>
            <w:r w:rsidR="00A34D15">
              <w:rPr>
                <w:noProof/>
                <w:webHidden/>
              </w:rPr>
              <w:fldChar w:fldCharType="begin"/>
            </w:r>
            <w:r w:rsidR="00A34D15">
              <w:rPr>
                <w:noProof/>
                <w:webHidden/>
              </w:rPr>
              <w:instrText xml:space="preserve"> PAGEREF _Toc147351977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5441ADA6" w14:textId="7966985D" w:rsidR="00A34D15" w:rsidRDefault="00000000" w:rsidP="006C1137">
          <w:pPr>
            <w:pStyle w:val="TOC2"/>
            <w:rPr>
              <w:rFonts w:asciiTheme="minorHAnsi" w:eastAsiaTheme="minorEastAsia" w:hAnsiTheme="minorHAnsi" w:cstheme="minorBidi"/>
              <w:noProof/>
              <w:kern w:val="2"/>
              <w14:ligatures w14:val="standardContextual"/>
            </w:rPr>
          </w:pPr>
          <w:hyperlink w:anchor="_Toc147351979" w:history="1">
            <w:r w:rsidR="00A34D15" w:rsidRPr="00BE5F55">
              <w:rPr>
                <w:rStyle w:val="Hyperlink"/>
                <w:rFonts w:ascii="Times New Roman" w:hAnsi="Times New Roman" w:cs="Times New Roman"/>
                <w:noProof/>
              </w:rPr>
              <w:t>1.3 Problem Domain</w:t>
            </w:r>
            <w:r w:rsidR="00A34D15">
              <w:rPr>
                <w:noProof/>
                <w:webHidden/>
              </w:rPr>
              <w:tab/>
            </w:r>
            <w:r w:rsidR="00A34D15">
              <w:rPr>
                <w:noProof/>
                <w:webHidden/>
              </w:rPr>
              <w:fldChar w:fldCharType="begin"/>
            </w:r>
            <w:r w:rsidR="00A34D15">
              <w:rPr>
                <w:noProof/>
                <w:webHidden/>
              </w:rPr>
              <w:instrText xml:space="preserve"> PAGEREF _Toc147351979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76AFA8A5" w14:textId="20D6382A"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0" w:history="1">
            <w:r w:rsidR="00A34D15" w:rsidRPr="00BE5F55">
              <w:rPr>
                <w:rStyle w:val="Hyperlink"/>
                <w:rFonts w:ascii="Times New Roman" w:hAnsi="Times New Roman" w:cs="Times New Roman"/>
                <w:noProof/>
              </w:rPr>
              <w:t>1.3.1 Ayurvedic Medicine in Sri Lanka</w:t>
            </w:r>
            <w:r w:rsidR="00A34D15">
              <w:rPr>
                <w:noProof/>
                <w:webHidden/>
              </w:rPr>
              <w:tab/>
            </w:r>
            <w:r w:rsidR="00A34D15">
              <w:rPr>
                <w:noProof/>
                <w:webHidden/>
              </w:rPr>
              <w:fldChar w:fldCharType="begin"/>
            </w:r>
            <w:r w:rsidR="00A34D15">
              <w:rPr>
                <w:noProof/>
                <w:webHidden/>
              </w:rPr>
              <w:instrText xml:space="preserve"> PAGEREF _Toc147351980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4BE5BEFF" w14:textId="113F942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1" w:history="1">
            <w:r w:rsidR="00A34D15" w:rsidRPr="00BE5F55">
              <w:rPr>
                <w:rStyle w:val="Hyperlink"/>
                <w:rFonts w:ascii="Times New Roman" w:hAnsi="Times New Roman" w:cs="Times New Roman"/>
                <w:noProof/>
              </w:rPr>
              <w:t>1.3.2 Image Recognition</w:t>
            </w:r>
            <w:r w:rsidR="00A34D15">
              <w:rPr>
                <w:noProof/>
                <w:webHidden/>
              </w:rPr>
              <w:tab/>
            </w:r>
            <w:r w:rsidR="00A34D15">
              <w:rPr>
                <w:noProof/>
                <w:webHidden/>
              </w:rPr>
              <w:fldChar w:fldCharType="begin"/>
            </w:r>
            <w:r w:rsidR="00A34D15">
              <w:rPr>
                <w:noProof/>
                <w:webHidden/>
              </w:rPr>
              <w:instrText xml:space="preserve"> PAGEREF _Toc147351981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47DD1C9F" w14:textId="5AAD01D1"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2" w:history="1">
            <w:r w:rsidR="00A34D15" w:rsidRPr="00BE5F55">
              <w:rPr>
                <w:rStyle w:val="Hyperlink"/>
                <w:rFonts w:ascii="Times New Roman" w:hAnsi="Times New Roman" w:cs="Times New Roman"/>
                <w:noProof/>
              </w:rPr>
              <w:t>1.3.3 Plant recognition</w:t>
            </w:r>
            <w:r w:rsidR="00A34D15">
              <w:rPr>
                <w:noProof/>
                <w:webHidden/>
              </w:rPr>
              <w:tab/>
            </w:r>
            <w:r w:rsidR="00A34D15">
              <w:rPr>
                <w:noProof/>
                <w:webHidden/>
              </w:rPr>
              <w:fldChar w:fldCharType="begin"/>
            </w:r>
            <w:r w:rsidR="00A34D15">
              <w:rPr>
                <w:noProof/>
                <w:webHidden/>
              </w:rPr>
              <w:instrText xml:space="preserve"> PAGEREF _Toc147351982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089FCD64" w14:textId="171D6E4D" w:rsidR="00A34D15" w:rsidRDefault="00000000" w:rsidP="006C1137">
          <w:pPr>
            <w:pStyle w:val="TOC2"/>
            <w:rPr>
              <w:rFonts w:asciiTheme="minorHAnsi" w:eastAsiaTheme="minorEastAsia" w:hAnsiTheme="minorHAnsi" w:cstheme="minorBidi"/>
              <w:noProof/>
              <w:kern w:val="2"/>
              <w14:ligatures w14:val="standardContextual"/>
            </w:rPr>
          </w:pPr>
          <w:hyperlink w:anchor="_Toc147351983" w:history="1">
            <w:r w:rsidR="00A34D15" w:rsidRPr="00BE5F55">
              <w:rPr>
                <w:rStyle w:val="Hyperlink"/>
                <w:rFonts w:ascii="Times New Roman" w:hAnsi="Times New Roman" w:cs="Times New Roman"/>
                <w:noProof/>
              </w:rPr>
              <w:t>1.4 Problem Definition</w:t>
            </w:r>
            <w:r w:rsidR="00A34D15">
              <w:rPr>
                <w:noProof/>
                <w:webHidden/>
              </w:rPr>
              <w:tab/>
            </w:r>
            <w:r w:rsidR="00A34D15">
              <w:rPr>
                <w:noProof/>
                <w:webHidden/>
              </w:rPr>
              <w:fldChar w:fldCharType="begin"/>
            </w:r>
            <w:r w:rsidR="00A34D15">
              <w:rPr>
                <w:noProof/>
                <w:webHidden/>
              </w:rPr>
              <w:instrText xml:space="preserve"> PAGEREF _Toc147351983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75972FB2" w14:textId="1B1695B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4" w:history="1">
            <w:r w:rsidR="00A34D15" w:rsidRPr="00BE5F55">
              <w:rPr>
                <w:rStyle w:val="Hyperlink"/>
                <w:rFonts w:ascii="Times New Roman" w:hAnsi="Times New Roman" w:cs="Times New Roman"/>
                <w:noProof/>
              </w:rPr>
              <w:t>1.4.1 Problem Statement</w:t>
            </w:r>
            <w:r w:rsidR="00A34D15">
              <w:rPr>
                <w:noProof/>
                <w:webHidden/>
              </w:rPr>
              <w:tab/>
            </w:r>
            <w:r w:rsidR="00A34D15">
              <w:rPr>
                <w:noProof/>
                <w:webHidden/>
              </w:rPr>
              <w:fldChar w:fldCharType="begin"/>
            </w:r>
            <w:r w:rsidR="00A34D15">
              <w:rPr>
                <w:noProof/>
                <w:webHidden/>
              </w:rPr>
              <w:instrText xml:space="preserve"> PAGEREF _Toc147351984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440DAC9C" w14:textId="677511A8" w:rsidR="00A34D15" w:rsidRDefault="00000000" w:rsidP="006C1137">
          <w:pPr>
            <w:pStyle w:val="TOC2"/>
            <w:rPr>
              <w:rFonts w:asciiTheme="minorHAnsi" w:eastAsiaTheme="minorEastAsia" w:hAnsiTheme="minorHAnsi" w:cstheme="minorBidi"/>
              <w:noProof/>
              <w:kern w:val="2"/>
              <w14:ligatures w14:val="standardContextual"/>
            </w:rPr>
          </w:pPr>
          <w:hyperlink w:anchor="_Toc147351985" w:history="1">
            <w:r w:rsidR="00A34D15" w:rsidRPr="00BE5F55">
              <w:rPr>
                <w:rStyle w:val="Hyperlink"/>
                <w:rFonts w:ascii="Times New Roman" w:hAnsi="Times New Roman" w:cs="Times New Roman"/>
                <w:noProof/>
              </w:rPr>
              <w:t>1.5 Research Motivation</w:t>
            </w:r>
            <w:r w:rsidR="00A34D15">
              <w:rPr>
                <w:noProof/>
                <w:webHidden/>
              </w:rPr>
              <w:tab/>
            </w:r>
            <w:r w:rsidR="00A34D15">
              <w:rPr>
                <w:noProof/>
                <w:webHidden/>
              </w:rPr>
              <w:fldChar w:fldCharType="begin"/>
            </w:r>
            <w:r w:rsidR="00A34D15">
              <w:rPr>
                <w:noProof/>
                <w:webHidden/>
              </w:rPr>
              <w:instrText xml:space="preserve"> PAGEREF _Toc147351985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5BA3BAB5" w14:textId="7D2AD050" w:rsidR="00A34D15" w:rsidRDefault="00000000" w:rsidP="006C1137">
          <w:pPr>
            <w:pStyle w:val="TOC2"/>
            <w:rPr>
              <w:rFonts w:asciiTheme="minorHAnsi" w:eastAsiaTheme="minorEastAsia" w:hAnsiTheme="minorHAnsi" w:cstheme="minorBidi"/>
              <w:noProof/>
              <w:kern w:val="2"/>
              <w14:ligatures w14:val="standardContextual"/>
            </w:rPr>
          </w:pPr>
          <w:hyperlink w:anchor="_Toc147351986" w:history="1">
            <w:r w:rsidR="00A34D15" w:rsidRPr="00BE5F55">
              <w:rPr>
                <w:rStyle w:val="Hyperlink"/>
                <w:rFonts w:ascii="Times New Roman" w:hAnsi="Times New Roman" w:cs="Times New Roman"/>
                <w:noProof/>
              </w:rPr>
              <w:t>1.6 Existing work</w:t>
            </w:r>
            <w:r w:rsidR="00A34D15">
              <w:rPr>
                <w:noProof/>
                <w:webHidden/>
              </w:rPr>
              <w:tab/>
            </w:r>
            <w:r w:rsidR="00A34D15">
              <w:rPr>
                <w:noProof/>
                <w:webHidden/>
              </w:rPr>
              <w:fldChar w:fldCharType="begin"/>
            </w:r>
            <w:r w:rsidR="00A34D15">
              <w:rPr>
                <w:noProof/>
                <w:webHidden/>
              </w:rPr>
              <w:instrText xml:space="preserve"> PAGEREF _Toc147351986 \h </w:instrText>
            </w:r>
            <w:r w:rsidR="00A34D15">
              <w:rPr>
                <w:noProof/>
                <w:webHidden/>
              </w:rPr>
            </w:r>
            <w:r w:rsidR="00A34D15">
              <w:rPr>
                <w:noProof/>
                <w:webHidden/>
              </w:rPr>
              <w:fldChar w:fldCharType="separate"/>
            </w:r>
            <w:r w:rsidR="00A34D15">
              <w:rPr>
                <w:noProof/>
                <w:webHidden/>
              </w:rPr>
              <w:t>7</w:t>
            </w:r>
            <w:r w:rsidR="00A34D15">
              <w:rPr>
                <w:noProof/>
                <w:webHidden/>
              </w:rPr>
              <w:fldChar w:fldCharType="end"/>
            </w:r>
          </w:hyperlink>
        </w:p>
        <w:p w14:paraId="333E8A05" w14:textId="31CDC7C4" w:rsidR="00A34D15" w:rsidRDefault="00000000" w:rsidP="006C1137">
          <w:pPr>
            <w:pStyle w:val="TOC2"/>
            <w:rPr>
              <w:rFonts w:asciiTheme="minorHAnsi" w:eastAsiaTheme="minorEastAsia" w:hAnsiTheme="minorHAnsi" w:cstheme="minorBidi"/>
              <w:noProof/>
              <w:kern w:val="2"/>
              <w14:ligatures w14:val="standardContextual"/>
            </w:rPr>
          </w:pPr>
          <w:hyperlink w:anchor="_Toc147351987" w:history="1">
            <w:r w:rsidR="00A34D15" w:rsidRPr="00BE5F55">
              <w:rPr>
                <w:rStyle w:val="Hyperlink"/>
                <w:rFonts w:ascii="Times New Roman" w:hAnsi="Times New Roman" w:cs="Times New Roman"/>
                <w:noProof/>
              </w:rPr>
              <w:t>1.7 Research Gap</w:t>
            </w:r>
            <w:r w:rsidR="00A34D15">
              <w:rPr>
                <w:noProof/>
                <w:webHidden/>
              </w:rPr>
              <w:tab/>
            </w:r>
            <w:r w:rsidR="00A34D15">
              <w:rPr>
                <w:noProof/>
                <w:webHidden/>
              </w:rPr>
              <w:fldChar w:fldCharType="begin"/>
            </w:r>
            <w:r w:rsidR="00A34D15">
              <w:rPr>
                <w:noProof/>
                <w:webHidden/>
              </w:rPr>
              <w:instrText xml:space="preserve"> PAGEREF _Toc147351987 \h </w:instrText>
            </w:r>
            <w:r w:rsidR="00A34D15">
              <w:rPr>
                <w:noProof/>
                <w:webHidden/>
              </w:rPr>
            </w:r>
            <w:r w:rsidR="00A34D15">
              <w:rPr>
                <w:noProof/>
                <w:webHidden/>
              </w:rPr>
              <w:fldChar w:fldCharType="separate"/>
            </w:r>
            <w:r w:rsidR="00A34D15">
              <w:rPr>
                <w:noProof/>
                <w:webHidden/>
              </w:rPr>
              <w:t>8</w:t>
            </w:r>
            <w:r w:rsidR="00A34D15">
              <w:rPr>
                <w:noProof/>
                <w:webHidden/>
              </w:rPr>
              <w:fldChar w:fldCharType="end"/>
            </w:r>
          </w:hyperlink>
        </w:p>
        <w:p w14:paraId="0141BA9C" w14:textId="26B6B21F" w:rsidR="00A34D15" w:rsidRDefault="00000000" w:rsidP="006C1137">
          <w:pPr>
            <w:pStyle w:val="TOC2"/>
            <w:rPr>
              <w:rFonts w:asciiTheme="minorHAnsi" w:eastAsiaTheme="minorEastAsia" w:hAnsiTheme="minorHAnsi" w:cstheme="minorBidi"/>
              <w:noProof/>
              <w:kern w:val="2"/>
              <w14:ligatures w14:val="standardContextual"/>
            </w:rPr>
          </w:pPr>
          <w:hyperlink w:anchor="_Toc147351988" w:history="1">
            <w:r w:rsidR="00A34D15" w:rsidRPr="00BE5F55">
              <w:rPr>
                <w:rStyle w:val="Hyperlink"/>
                <w:rFonts w:ascii="Times New Roman" w:hAnsi="Times New Roman" w:cs="Times New Roman"/>
                <w:noProof/>
              </w:rPr>
              <w:t>1.8  Contribution to the Body of Knowledge</w:t>
            </w:r>
            <w:r w:rsidR="00A34D15">
              <w:rPr>
                <w:noProof/>
                <w:webHidden/>
              </w:rPr>
              <w:tab/>
            </w:r>
            <w:r w:rsidR="00A34D15">
              <w:rPr>
                <w:noProof/>
                <w:webHidden/>
              </w:rPr>
              <w:fldChar w:fldCharType="begin"/>
            </w:r>
            <w:r w:rsidR="00A34D15">
              <w:rPr>
                <w:noProof/>
                <w:webHidden/>
              </w:rPr>
              <w:instrText xml:space="preserve"> PAGEREF _Toc147351988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51A0AF83" w14:textId="326AA747"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9" w:history="1">
            <w:r w:rsidR="00A34D15" w:rsidRPr="00BE5F55">
              <w:rPr>
                <w:rStyle w:val="Hyperlink"/>
                <w:rFonts w:ascii="Times New Roman" w:hAnsi="Times New Roman" w:cs="Times New Roman"/>
                <w:noProof/>
              </w:rPr>
              <w:t>1.8.1 Contribution to the problem domain</w:t>
            </w:r>
            <w:r w:rsidR="00A34D15">
              <w:rPr>
                <w:noProof/>
                <w:webHidden/>
              </w:rPr>
              <w:tab/>
            </w:r>
            <w:r w:rsidR="00A34D15">
              <w:rPr>
                <w:noProof/>
                <w:webHidden/>
              </w:rPr>
              <w:fldChar w:fldCharType="begin"/>
            </w:r>
            <w:r w:rsidR="00A34D15">
              <w:rPr>
                <w:noProof/>
                <w:webHidden/>
              </w:rPr>
              <w:instrText xml:space="preserve"> PAGEREF _Toc147351989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C7A2151" w14:textId="7635780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0" w:history="1">
            <w:r w:rsidR="00A34D15" w:rsidRPr="00BE5F55">
              <w:rPr>
                <w:rStyle w:val="Hyperlink"/>
                <w:rFonts w:ascii="Times New Roman" w:hAnsi="Times New Roman" w:cs="Times New Roman"/>
                <w:noProof/>
              </w:rPr>
              <w:t>1.8.2 Contribution to the research domain</w:t>
            </w:r>
            <w:r w:rsidR="00A34D15">
              <w:rPr>
                <w:noProof/>
                <w:webHidden/>
              </w:rPr>
              <w:tab/>
            </w:r>
            <w:r w:rsidR="00A34D15">
              <w:rPr>
                <w:noProof/>
                <w:webHidden/>
              </w:rPr>
              <w:fldChar w:fldCharType="begin"/>
            </w:r>
            <w:r w:rsidR="00A34D15">
              <w:rPr>
                <w:noProof/>
                <w:webHidden/>
              </w:rPr>
              <w:instrText xml:space="preserve"> PAGEREF _Toc147351990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45CCE82" w14:textId="201C2E6B" w:rsidR="00A34D15" w:rsidRDefault="00000000" w:rsidP="006C1137">
          <w:pPr>
            <w:pStyle w:val="TOC2"/>
            <w:rPr>
              <w:rFonts w:asciiTheme="minorHAnsi" w:eastAsiaTheme="minorEastAsia" w:hAnsiTheme="minorHAnsi" w:cstheme="minorBidi"/>
              <w:noProof/>
              <w:kern w:val="2"/>
              <w14:ligatures w14:val="standardContextual"/>
            </w:rPr>
          </w:pPr>
          <w:hyperlink w:anchor="_Toc147351991" w:history="1">
            <w:r w:rsidR="00A34D15" w:rsidRPr="00BE5F55">
              <w:rPr>
                <w:rStyle w:val="Hyperlink"/>
                <w:rFonts w:ascii="Times New Roman" w:hAnsi="Times New Roman" w:cs="Times New Roman"/>
                <w:noProof/>
              </w:rPr>
              <w:t>1.9 Research Challenge</w:t>
            </w:r>
            <w:r w:rsidR="00A34D15">
              <w:rPr>
                <w:noProof/>
                <w:webHidden/>
              </w:rPr>
              <w:tab/>
            </w:r>
            <w:r w:rsidR="00A34D15">
              <w:rPr>
                <w:noProof/>
                <w:webHidden/>
              </w:rPr>
              <w:fldChar w:fldCharType="begin"/>
            </w:r>
            <w:r w:rsidR="00A34D15">
              <w:rPr>
                <w:noProof/>
                <w:webHidden/>
              </w:rPr>
              <w:instrText xml:space="preserve"> PAGEREF _Toc147351991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476B1FE7" w14:textId="25D3943B" w:rsidR="00A34D15" w:rsidRDefault="00000000" w:rsidP="006C1137">
          <w:pPr>
            <w:pStyle w:val="TOC2"/>
            <w:rPr>
              <w:rFonts w:asciiTheme="minorHAnsi" w:eastAsiaTheme="minorEastAsia" w:hAnsiTheme="minorHAnsi" w:cstheme="minorBidi"/>
              <w:noProof/>
              <w:kern w:val="2"/>
              <w14:ligatures w14:val="standardContextual"/>
            </w:rPr>
          </w:pPr>
          <w:hyperlink w:anchor="_Toc147351992" w:history="1">
            <w:r w:rsidR="00A34D15" w:rsidRPr="00BE5F55">
              <w:rPr>
                <w:rStyle w:val="Hyperlink"/>
                <w:rFonts w:ascii="Times New Roman" w:hAnsi="Times New Roman" w:cs="Times New Roman"/>
                <w:noProof/>
              </w:rPr>
              <w:t>1.10 Research Questions</w:t>
            </w:r>
            <w:r w:rsidR="00A34D15">
              <w:rPr>
                <w:noProof/>
                <w:webHidden/>
              </w:rPr>
              <w:tab/>
            </w:r>
            <w:r w:rsidR="00A34D15">
              <w:rPr>
                <w:noProof/>
                <w:webHidden/>
              </w:rPr>
              <w:fldChar w:fldCharType="begin"/>
            </w:r>
            <w:r w:rsidR="00A34D15">
              <w:rPr>
                <w:noProof/>
                <w:webHidden/>
              </w:rPr>
              <w:instrText xml:space="preserve"> PAGEREF _Toc147351992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73B3B01D" w14:textId="5BA40590" w:rsidR="00A34D15" w:rsidRDefault="00000000" w:rsidP="006C1137">
          <w:pPr>
            <w:pStyle w:val="TOC2"/>
            <w:rPr>
              <w:rFonts w:asciiTheme="minorHAnsi" w:eastAsiaTheme="minorEastAsia" w:hAnsiTheme="minorHAnsi" w:cstheme="minorBidi"/>
              <w:noProof/>
              <w:kern w:val="2"/>
              <w14:ligatures w14:val="standardContextual"/>
            </w:rPr>
          </w:pPr>
          <w:hyperlink w:anchor="_Toc147351993" w:history="1">
            <w:r w:rsidR="00A34D15" w:rsidRPr="00BE5F55">
              <w:rPr>
                <w:rStyle w:val="Hyperlink"/>
                <w:rFonts w:ascii="Times New Roman" w:hAnsi="Times New Roman" w:cs="Times New Roman"/>
                <w:noProof/>
              </w:rPr>
              <w:t>1.11 Research Aim</w:t>
            </w:r>
            <w:r w:rsidR="00A34D15">
              <w:rPr>
                <w:noProof/>
                <w:webHidden/>
              </w:rPr>
              <w:tab/>
            </w:r>
            <w:r w:rsidR="00A34D15">
              <w:rPr>
                <w:noProof/>
                <w:webHidden/>
              </w:rPr>
              <w:fldChar w:fldCharType="begin"/>
            </w:r>
            <w:r w:rsidR="00A34D15">
              <w:rPr>
                <w:noProof/>
                <w:webHidden/>
              </w:rPr>
              <w:instrText xml:space="preserve"> PAGEREF _Toc147351993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4F784883" w14:textId="5AFFF21F" w:rsidR="00A34D15" w:rsidRDefault="00000000" w:rsidP="006C1137">
          <w:pPr>
            <w:pStyle w:val="TOC2"/>
            <w:rPr>
              <w:rFonts w:asciiTheme="minorHAnsi" w:eastAsiaTheme="minorEastAsia" w:hAnsiTheme="minorHAnsi" w:cstheme="minorBidi"/>
              <w:noProof/>
              <w:kern w:val="2"/>
              <w14:ligatures w14:val="standardContextual"/>
            </w:rPr>
          </w:pPr>
          <w:hyperlink w:anchor="_Toc147351994" w:history="1">
            <w:r w:rsidR="00A34D15" w:rsidRPr="00BE5F55">
              <w:rPr>
                <w:rStyle w:val="Hyperlink"/>
                <w:rFonts w:ascii="Times New Roman" w:hAnsi="Times New Roman" w:cs="Times New Roman"/>
                <w:noProof/>
              </w:rPr>
              <w:t>1.12 Research Objectives</w:t>
            </w:r>
            <w:r w:rsidR="00A34D15">
              <w:rPr>
                <w:noProof/>
                <w:webHidden/>
              </w:rPr>
              <w:tab/>
            </w:r>
            <w:r w:rsidR="00A34D15">
              <w:rPr>
                <w:noProof/>
                <w:webHidden/>
              </w:rPr>
              <w:fldChar w:fldCharType="begin"/>
            </w:r>
            <w:r w:rsidR="00A34D15">
              <w:rPr>
                <w:noProof/>
                <w:webHidden/>
              </w:rPr>
              <w:instrText xml:space="preserve"> PAGEREF _Toc147351994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5482ACB8" w14:textId="44423E61" w:rsidR="00A34D15" w:rsidRDefault="00000000" w:rsidP="006C1137">
          <w:pPr>
            <w:pStyle w:val="TOC2"/>
            <w:rPr>
              <w:rFonts w:asciiTheme="minorHAnsi" w:eastAsiaTheme="minorEastAsia" w:hAnsiTheme="minorHAnsi" w:cstheme="minorBidi"/>
              <w:noProof/>
              <w:kern w:val="2"/>
              <w14:ligatures w14:val="standardContextual"/>
            </w:rPr>
          </w:pPr>
          <w:hyperlink w:anchor="_Toc147351995" w:history="1">
            <w:r w:rsidR="00A34D15" w:rsidRPr="00BE5F55">
              <w:rPr>
                <w:rStyle w:val="Hyperlink"/>
                <w:rFonts w:ascii="Times New Roman" w:hAnsi="Times New Roman" w:cs="Times New Roman"/>
                <w:noProof/>
              </w:rPr>
              <w:t>1.13 Chapter Summary</w:t>
            </w:r>
            <w:r w:rsidR="00A34D15">
              <w:rPr>
                <w:noProof/>
                <w:webHidden/>
              </w:rPr>
              <w:tab/>
            </w:r>
            <w:r w:rsidR="00A34D15">
              <w:rPr>
                <w:noProof/>
                <w:webHidden/>
              </w:rPr>
              <w:fldChar w:fldCharType="begin"/>
            </w:r>
            <w:r w:rsidR="00A34D15">
              <w:rPr>
                <w:noProof/>
                <w:webHidden/>
              </w:rPr>
              <w:instrText xml:space="preserve"> PAGEREF _Toc147351995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3428F499" w14:textId="0EFDBEEE" w:rsidR="00A34D15" w:rsidRDefault="00000000"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6" w:history="1">
            <w:r w:rsidR="00A34D15" w:rsidRPr="00BE5F55">
              <w:rPr>
                <w:rStyle w:val="Hyperlink"/>
                <w:rFonts w:ascii="Times New Roman" w:hAnsi="Times New Roman" w:cs="Times New Roman"/>
                <w:noProof/>
              </w:rPr>
              <w:t>CHAPTER 02: METHODOLOGY</w:t>
            </w:r>
            <w:r w:rsidR="00A34D15">
              <w:rPr>
                <w:noProof/>
                <w:webHidden/>
              </w:rPr>
              <w:tab/>
            </w:r>
            <w:r w:rsidR="00A34D15">
              <w:rPr>
                <w:noProof/>
                <w:webHidden/>
              </w:rPr>
              <w:fldChar w:fldCharType="begin"/>
            </w:r>
            <w:r w:rsidR="00A34D15">
              <w:rPr>
                <w:noProof/>
                <w:webHidden/>
              </w:rPr>
              <w:instrText xml:space="preserve"> PAGEREF _Toc147351996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223C5EAF" w14:textId="167071FC" w:rsidR="00A34D15" w:rsidRDefault="00000000" w:rsidP="006C1137">
          <w:pPr>
            <w:pStyle w:val="TOC2"/>
            <w:rPr>
              <w:rFonts w:asciiTheme="minorHAnsi" w:eastAsiaTheme="minorEastAsia" w:hAnsiTheme="minorHAnsi" w:cstheme="minorBidi"/>
              <w:noProof/>
              <w:kern w:val="2"/>
              <w14:ligatures w14:val="standardContextual"/>
            </w:rPr>
          </w:pPr>
          <w:hyperlink w:anchor="_Toc147351997" w:history="1">
            <w:r w:rsidR="00A34D15" w:rsidRPr="00BE5F55">
              <w:rPr>
                <w:rStyle w:val="Hyperlink"/>
                <w:rFonts w:ascii="Times New Roman" w:hAnsi="Times New Roman" w:cs="Times New Roman"/>
                <w:noProof/>
              </w:rPr>
              <w:t>2.1 Chapter Overview</w:t>
            </w:r>
            <w:r w:rsidR="00A34D15">
              <w:rPr>
                <w:noProof/>
                <w:webHidden/>
              </w:rPr>
              <w:tab/>
            </w:r>
            <w:r w:rsidR="00A34D15">
              <w:rPr>
                <w:noProof/>
                <w:webHidden/>
              </w:rPr>
              <w:fldChar w:fldCharType="begin"/>
            </w:r>
            <w:r w:rsidR="00A34D15">
              <w:rPr>
                <w:noProof/>
                <w:webHidden/>
              </w:rPr>
              <w:instrText xml:space="preserve"> PAGEREF _Toc147351997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010935E5" w14:textId="07998311" w:rsidR="00A34D15" w:rsidRDefault="00000000" w:rsidP="006C1137">
          <w:pPr>
            <w:pStyle w:val="TOC2"/>
            <w:rPr>
              <w:rFonts w:asciiTheme="minorHAnsi" w:eastAsiaTheme="minorEastAsia" w:hAnsiTheme="minorHAnsi" w:cstheme="minorBidi"/>
              <w:noProof/>
              <w:kern w:val="2"/>
              <w14:ligatures w14:val="standardContextual"/>
            </w:rPr>
          </w:pPr>
          <w:hyperlink w:anchor="_Toc147351998" w:history="1">
            <w:r w:rsidR="00A34D15" w:rsidRPr="00BE5F55">
              <w:rPr>
                <w:rStyle w:val="Hyperlink"/>
                <w:rFonts w:ascii="Times New Roman" w:hAnsi="Times New Roman" w:cs="Times New Roman"/>
                <w:noProof/>
              </w:rPr>
              <w:t>2.2 Research Methodology</w:t>
            </w:r>
            <w:r w:rsidR="00A34D15">
              <w:rPr>
                <w:noProof/>
                <w:webHidden/>
              </w:rPr>
              <w:tab/>
            </w:r>
            <w:r w:rsidR="00A34D15">
              <w:rPr>
                <w:noProof/>
                <w:webHidden/>
              </w:rPr>
              <w:fldChar w:fldCharType="begin"/>
            </w:r>
            <w:r w:rsidR="00A34D15">
              <w:rPr>
                <w:noProof/>
                <w:webHidden/>
              </w:rPr>
              <w:instrText xml:space="preserve"> PAGEREF _Toc147351998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59654F42" w14:textId="71D3DA0C" w:rsidR="00A34D15" w:rsidRDefault="00000000" w:rsidP="006C1137">
          <w:pPr>
            <w:pStyle w:val="TOC2"/>
            <w:rPr>
              <w:rFonts w:asciiTheme="minorHAnsi" w:eastAsiaTheme="minorEastAsia" w:hAnsiTheme="minorHAnsi" w:cstheme="minorBidi"/>
              <w:noProof/>
              <w:kern w:val="2"/>
              <w14:ligatures w14:val="standardContextual"/>
            </w:rPr>
          </w:pPr>
          <w:hyperlink w:anchor="_Toc147351999" w:history="1">
            <w:r w:rsidR="00A34D15" w:rsidRPr="00BE5F55">
              <w:rPr>
                <w:rStyle w:val="Hyperlink"/>
                <w:rFonts w:ascii="Times New Roman" w:hAnsi="Times New Roman" w:cs="Times New Roman"/>
                <w:noProof/>
              </w:rPr>
              <w:t>2.3 Development Methodology</w:t>
            </w:r>
            <w:r w:rsidR="00A34D15">
              <w:rPr>
                <w:noProof/>
                <w:webHidden/>
              </w:rPr>
              <w:tab/>
            </w:r>
            <w:r w:rsidR="00A34D15">
              <w:rPr>
                <w:noProof/>
                <w:webHidden/>
              </w:rPr>
              <w:fldChar w:fldCharType="begin"/>
            </w:r>
            <w:r w:rsidR="00A34D15">
              <w:rPr>
                <w:noProof/>
                <w:webHidden/>
              </w:rPr>
              <w:instrText xml:space="preserve"> PAGEREF _Toc147351999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1E9E723E" w14:textId="30D78C3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0" w:history="1">
            <w:r w:rsidR="00A34D15" w:rsidRPr="00BE5F55">
              <w:rPr>
                <w:rStyle w:val="Hyperlink"/>
                <w:rFonts w:ascii="Times New Roman" w:hAnsi="Times New Roman" w:cs="Times New Roman"/>
                <w:noProof/>
              </w:rPr>
              <w:t>2.3.1 Design Methodology</w:t>
            </w:r>
            <w:r w:rsidR="00A34D15">
              <w:rPr>
                <w:noProof/>
                <w:webHidden/>
              </w:rPr>
              <w:tab/>
            </w:r>
            <w:r w:rsidR="00A34D15">
              <w:rPr>
                <w:noProof/>
                <w:webHidden/>
              </w:rPr>
              <w:fldChar w:fldCharType="begin"/>
            </w:r>
            <w:r w:rsidR="00A34D15">
              <w:rPr>
                <w:noProof/>
                <w:webHidden/>
              </w:rPr>
              <w:instrText xml:space="preserve"> PAGEREF _Toc147352000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3F917C9B" w14:textId="0E86A2FE" w:rsidR="00A34D15" w:rsidRDefault="00000000" w:rsidP="006C1137">
          <w:pPr>
            <w:pStyle w:val="TOC2"/>
            <w:rPr>
              <w:rFonts w:asciiTheme="minorHAnsi" w:eastAsiaTheme="minorEastAsia" w:hAnsiTheme="minorHAnsi" w:cstheme="minorBidi"/>
              <w:noProof/>
              <w:kern w:val="2"/>
              <w14:ligatures w14:val="standardContextual"/>
            </w:rPr>
          </w:pPr>
          <w:hyperlink w:anchor="_Toc147352001" w:history="1">
            <w:r w:rsidR="00A34D15" w:rsidRPr="00BE5F55">
              <w:rPr>
                <w:rStyle w:val="Hyperlink"/>
                <w:rFonts w:ascii="Times New Roman" w:hAnsi="Times New Roman" w:cs="Times New Roman"/>
                <w:noProof/>
              </w:rPr>
              <w:t>2.3.2 Programming Paradigm</w:t>
            </w:r>
            <w:r w:rsidR="00A34D15">
              <w:rPr>
                <w:noProof/>
                <w:webHidden/>
              </w:rPr>
              <w:tab/>
            </w:r>
            <w:r w:rsidR="00A34D15">
              <w:rPr>
                <w:noProof/>
                <w:webHidden/>
              </w:rPr>
              <w:fldChar w:fldCharType="begin"/>
            </w:r>
            <w:r w:rsidR="00A34D15">
              <w:rPr>
                <w:noProof/>
                <w:webHidden/>
              </w:rPr>
              <w:instrText xml:space="preserve"> PAGEREF _Toc147352001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4B66161B" w14:textId="1F76AAE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2" w:history="1">
            <w:r w:rsidR="00A34D15" w:rsidRPr="00BE5F55">
              <w:rPr>
                <w:rStyle w:val="Hyperlink"/>
                <w:rFonts w:ascii="Times New Roman" w:hAnsi="Times New Roman" w:cs="Times New Roman"/>
                <w:noProof/>
              </w:rPr>
              <w:t>2.3.3 Testing Methodology</w:t>
            </w:r>
            <w:r w:rsidR="00A34D15">
              <w:rPr>
                <w:noProof/>
                <w:webHidden/>
              </w:rPr>
              <w:tab/>
            </w:r>
            <w:r w:rsidR="00A34D15">
              <w:rPr>
                <w:noProof/>
                <w:webHidden/>
              </w:rPr>
              <w:fldChar w:fldCharType="begin"/>
            </w:r>
            <w:r w:rsidR="00A34D15">
              <w:rPr>
                <w:noProof/>
                <w:webHidden/>
              </w:rPr>
              <w:instrText xml:space="preserve"> PAGEREF _Toc147352002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66AF4CF" w14:textId="1EB80838"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3" w:history="1">
            <w:r w:rsidR="00A34D15" w:rsidRPr="00BE5F55">
              <w:rPr>
                <w:rStyle w:val="Hyperlink"/>
                <w:rFonts w:ascii="Times New Roman" w:hAnsi="Times New Roman" w:cs="Times New Roman"/>
                <w:noProof/>
              </w:rPr>
              <w:t>2.3.4</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Solution Methodology</w:t>
            </w:r>
            <w:r w:rsidR="00A34D15">
              <w:rPr>
                <w:noProof/>
                <w:webHidden/>
              </w:rPr>
              <w:tab/>
            </w:r>
            <w:r w:rsidR="00A34D15">
              <w:rPr>
                <w:noProof/>
                <w:webHidden/>
              </w:rPr>
              <w:fldChar w:fldCharType="begin"/>
            </w:r>
            <w:r w:rsidR="00A34D15">
              <w:rPr>
                <w:noProof/>
                <w:webHidden/>
              </w:rPr>
              <w:instrText xml:space="preserve"> PAGEREF _Toc147352003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703E6B5C" w14:textId="0C832330" w:rsidR="00A34D15" w:rsidRDefault="00000000" w:rsidP="006C1137">
          <w:pPr>
            <w:pStyle w:val="TOC2"/>
            <w:rPr>
              <w:rFonts w:asciiTheme="minorHAnsi" w:eastAsiaTheme="minorEastAsia" w:hAnsiTheme="minorHAnsi" w:cstheme="minorBidi"/>
              <w:noProof/>
              <w:kern w:val="2"/>
              <w14:ligatures w14:val="standardContextual"/>
            </w:rPr>
          </w:pPr>
          <w:hyperlink w:anchor="_Toc147352004" w:history="1">
            <w:r w:rsidR="00A34D15" w:rsidRPr="00BE5F55">
              <w:rPr>
                <w:rStyle w:val="Hyperlink"/>
                <w:rFonts w:ascii="Times New Roman" w:hAnsi="Times New Roman" w:cs="Times New Roman"/>
                <w:noProof/>
              </w:rPr>
              <w:t>2.4 Project Management Methodology</w:t>
            </w:r>
            <w:r w:rsidR="00A34D15">
              <w:rPr>
                <w:noProof/>
                <w:webHidden/>
              </w:rPr>
              <w:tab/>
            </w:r>
            <w:r w:rsidR="00A34D15">
              <w:rPr>
                <w:noProof/>
                <w:webHidden/>
              </w:rPr>
              <w:fldChar w:fldCharType="begin"/>
            </w:r>
            <w:r w:rsidR="00A34D15">
              <w:rPr>
                <w:noProof/>
                <w:webHidden/>
              </w:rPr>
              <w:instrText xml:space="preserve"> PAGEREF _Toc147352004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5A9912C" w14:textId="6CF8466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5" w:history="1">
            <w:r w:rsidR="00A34D15" w:rsidRPr="00BE5F55">
              <w:rPr>
                <w:rStyle w:val="Hyperlink"/>
                <w:rFonts w:ascii="Times New Roman" w:hAnsi="Times New Roman" w:cs="Times New Roman"/>
                <w:noProof/>
              </w:rPr>
              <w:t>2.4.1 Project Scope</w:t>
            </w:r>
            <w:r w:rsidR="00A34D15">
              <w:rPr>
                <w:noProof/>
                <w:webHidden/>
              </w:rPr>
              <w:tab/>
            </w:r>
            <w:r w:rsidR="00A34D15">
              <w:rPr>
                <w:noProof/>
                <w:webHidden/>
              </w:rPr>
              <w:fldChar w:fldCharType="begin"/>
            </w:r>
            <w:r w:rsidR="00A34D15">
              <w:rPr>
                <w:noProof/>
                <w:webHidden/>
              </w:rPr>
              <w:instrText xml:space="preserve"> PAGEREF _Toc147352005 \h </w:instrText>
            </w:r>
            <w:r w:rsidR="00A34D15">
              <w:rPr>
                <w:noProof/>
                <w:webHidden/>
              </w:rPr>
            </w:r>
            <w:r w:rsidR="00A34D15">
              <w:rPr>
                <w:noProof/>
                <w:webHidden/>
              </w:rPr>
              <w:fldChar w:fldCharType="separate"/>
            </w:r>
            <w:r w:rsidR="00A34D15">
              <w:rPr>
                <w:noProof/>
                <w:webHidden/>
              </w:rPr>
              <w:t>16</w:t>
            </w:r>
            <w:r w:rsidR="00A34D15">
              <w:rPr>
                <w:noProof/>
                <w:webHidden/>
              </w:rPr>
              <w:fldChar w:fldCharType="end"/>
            </w:r>
          </w:hyperlink>
        </w:p>
        <w:p w14:paraId="75331C6C" w14:textId="1C94E47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6" w:history="1">
            <w:r w:rsidR="00A34D15" w:rsidRPr="00BE5F55">
              <w:rPr>
                <w:rStyle w:val="Hyperlink"/>
                <w:rFonts w:ascii="Times New Roman" w:hAnsi="Times New Roman" w:cs="Times New Roman"/>
                <w:noProof/>
              </w:rPr>
              <w:t>2.4.2 Schedule</w:t>
            </w:r>
            <w:r w:rsidR="00A34D15">
              <w:rPr>
                <w:noProof/>
                <w:webHidden/>
              </w:rPr>
              <w:tab/>
            </w:r>
            <w:r w:rsidR="00A34D15">
              <w:rPr>
                <w:noProof/>
                <w:webHidden/>
              </w:rPr>
              <w:fldChar w:fldCharType="begin"/>
            </w:r>
            <w:r w:rsidR="00A34D15">
              <w:rPr>
                <w:noProof/>
                <w:webHidden/>
              </w:rPr>
              <w:instrText xml:space="preserve"> PAGEREF _Toc147352006 \h </w:instrText>
            </w:r>
            <w:r w:rsidR="00A34D15">
              <w:rPr>
                <w:noProof/>
                <w:webHidden/>
              </w:rPr>
            </w:r>
            <w:r w:rsidR="00A34D15">
              <w:rPr>
                <w:noProof/>
                <w:webHidden/>
              </w:rPr>
              <w:fldChar w:fldCharType="separate"/>
            </w:r>
            <w:r w:rsidR="00A34D15">
              <w:rPr>
                <w:noProof/>
                <w:webHidden/>
              </w:rPr>
              <w:t>17</w:t>
            </w:r>
            <w:r w:rsidR="00A34D15">
              <w:rPr>
                <w:noProof/>
                <w:webHidden/>
              </w:rPr>
              <w:fldChar w:fldCharType="end"/>
            </w:r>
          </w:hyperlink>
        </w:p>
        <w:p w14:paraId="44D65A76" w14:textId="084F8556"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7" w:history="1">
            <w:r w:rsidR="00A34D15" w:rsidRPr="00BE5F55">
              <w:rPr>
                <w:rStyle w:val="Hyperlink"/>
                <w:rFonts w:ascii="Times New Roman" w:hAnsi="Times New Roman" w:cs="Times New Roman"/>
                <w:noProof/>
              </w:rPr>
              <w:t>2.4.3</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Resource Requirements</w:t>
            </w:r>
            <w:r w:rsidR="00A34D15">
              <w:rPr>
                <w:noProof/>
                <w:webHidden/>
              </w:rPr>
              <w:tab/>
            </w:r>
            <w:r w:rsidR="00A34D15">
              <w:rPr>
                <w:noProof/>
                <w:webHidden/>
              </w:rPr>
              <w:fldChar w:fldCharType="begin"/>
            </w:r>
            <w:r w:rsidR="00A34D15">
              <w:rPr>
                <w:noProof/>
                <w:webHidden/>
              </w:rPr>
              <w:instrText xml:space="preserve"> PAGEREF _Toc147352007 \h </w:instrText>
            </w:r>
            <w:r w:rsidR="00A34D15">
              <w:rPr>
                <w:noProof/>
                <w:webHidden/>
              </w:rPr>
            </w:r>
            <w:r w:rsidR="00A34D15">
              <w:rPr>
                <w:noProof/>
                <w:webHidden/>
              </w:rPr>
              <w:fldChar w:fldCharType="separate"/>
            </w:r>
            <w:r w:rsidR="00A34D15">
              <w:rPr>
                <w:noProof/>
                <w:webHidden/>
              </w:rPr>
              <w:t>19</w:t>
            </w:r>
            <w:r w:rsidR="00A34D15">
              <w:rPr>
                <w:noProof/>
                <w:webHidden/>
              </w:rPr>
              <w:fldChar w:fldCharType="end"/>
            </w:r>
          </w:hyperlink>
        </w:p>
        <w:p w14:paraId="6E594B30" w14:textId="7C60C552"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8" w:history="1">
            <w:r w:rsidR="00A34D15" w:rsidRPr="00BE5F55">
              <w:rPr>
                <w:rStyle w:val="Hyperlink"/>
                <w:rFonts w:ascii="Times New Roman" w:hAnsi="Times New Roman" w:cs="Times New Roman"/>
                <w:noProof/>
              </w:rPr>
              <w:t>2.4.4 Risk and Mitigation</w:t>
            </w:r>
            <w:r w:rsidR="00A34D15">
              <w:rPr>
                <w:noProof/>
                <w:webHidden/>
              </w:rPr>
              <w:tab/>
            </w:r>
            <w:r w:rsidR="00A34D15">
              <w:rPr>
                <w:noProof/>
                <w:webHidden/>
              </w:rPr>
              <w:fldChar w:fldCharType="begin"/>
            </w:r>
            <w:r w:rsidR="00A34D15">
              <w:rPr>
                <w:noProof/>
                <w:webHidden/>
              </w:rPr>
              <w:instrText xml:space="preserve"> PAGEREF _Toc147352008 \h </w:instrText>
            </w:r>
            <w:r w:rsidR="00A34D15">
              <w:rPr>
                <w:noProof/>
                <w:webHidden/>
              </w:rPr>
            </w:r>
            <w:r w:rsidR="00A34D15">
              <w:rPr>
                <w:noProof/>
                <w:webHidden/>
              </w:rPr>
              <w:fldChar w:fldCharType="separate"/>
            </w:r>
            <w:r w:rsidR="00A34D15">
              <w:rPr>
                <w:noProof/>
                <w:webHidden/>
              </w:rPr>
              <w:t>20</w:t>
            </w:r>
            <w:r w:rsidR="00A34D15">
              <w:rPr>
                <w:noProof/>
                <w:webHidden/>
              </w:rPr>
              <w:fldChar w:fldCharType="end"/>
            </w:r>
          </w:hyperlink>
        </w:p>
        <w:p w14:paraId="72A666F9" w14:textId="3455C6AA" w:rsidR="00A34D15" w:rsidRDefault="00000000" w:rsidP="006C1137">
          <w:pPr>
            <w:pStyle w:val="TOC2"/>
            <w:rPr>
              <w:rFonts w:asciiTheme="minorHAnsi" w:eastAsiaTheme="minorEastAsia" w:hAnsiTheme="minorHAnsi" w:cstheme="minorBidi"/>
              <w:noProof/>
              <w:kern w:val="2"/>
              <w14:ligatures w14:val="standardContextual"/>
            </w:rPr>
          </w:pPr>
          <w:hyperlink w:anchor="_Toc147352009" w:history="1">
            <w:r w:rsidR="00A34D15" w:rsidRPr="00BE5F55">
              <w:rPr>
                <w:rStyle w:val="Hyperlink"/>
                <w:rFonts w:ascii="Times New Roman" w:hAnsi="Times New Roman" w:cs="Times New Roman"/>
                <w:noProof/>
              </w:rPr>
              <w:t>2.5</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Chapter Summary</w:t>
            </w:r>
            <w:r w:rsidR="00A34D15">
              <w:rPr>
                <w:noProof/>
                <w:webHidden/>
              </w:rPr>
              <w:tab/>
            </w:r>
            <w:r w:rsidR="00A34D15">
              <w:rPr>
                <w:noProof/>
                <w:webHidden/>
              </w:rPr>
              <w:fldChar w:fldCharType="begin"/>
            </w:r>
            <w:r w:rsidR="00A34D15">
              <w:rPr>
                <w:noProof/>
                <w:webHidden/>
              </w:rPr>
              <w:instrText xml:space="preserve"> PAGEREF _Toc147352009 \h </w:instrText>
            </w:r>
            <w:r w:rsidR="00A34D15">
              <w:rPr>
                <w:noProof/>
                <w:webHidden/>
              </w:rPr>
            </w:r>
            <w:r w:rsidR="00A34D15">
              <w:rPr>
                <w:noProof/>
                <w:webHidden/>
              </w:rPr>
              <w:fldChar w:fldCharType="separate"/>
            </w:r>
            <w:r w:rsidR="00A34D15">
              <w:rPr>
                <w:noProof/>
                <w:webHidden/>
              </w:rPr>
              <w:t>21</w:t>
            </w:r>
            <w:r w:rsidR="00A34D15">
              <w:rPr>
                <w:noProof/>
                <w:webHidden/>
              </w:rPr>
              <w:fldChar w:fldCharType="end"/>
            </w:r>
          </w:hyperlink>
        </w:p>
        <w:p w14:paraId="77D00098" w14:textId="77777777" w:rsidR="001F398A" w:rsidRDefault="00A34D15" w:rsidP="006C1137">
          <w:pPr>
            <w:spacing w:line="360" w:lineRule="auto"/>
            <w:rPr>
              <w:b/>
              <w:bCs/>
              <w:noProof/>
            </w:rPr>
          </w:pPr>
          <w:r>
            <w:rPr>
              <w:b/>
              <w:bCs/>
              <w:noProof/>
            </w:rPr>
            <w:fldChar w:fldCharType="end"/>
          </w:r>
        </w:p>
      </w:sdtContent>
    </w:sdt>
    <w:p w14:paraId="5528C405" w14:textId="729073D9" w:rsidR="002D224E" w:rsidRPr="0086412C" w:rsidRDefault="0086412C" w:rsidP="0086412C">
      <w:pPr>
        <w:pStyle w:val="Heading1"/>
        <w:spacing w:line="360" w:lineRule="auto"/>
        <w:rPr>
          <w:rFonts w:ascii="Times New Roman" w:hAnsi="Times New Roman" w:cs="Times New Roman"/>
        </w:rPr>
      </w:pPr>
      <w:r w:rsidRPr="0086412C">
        <w:rPr>
          <w:rFonts w:ascii="Times New Roman" w:hAnsi="Times New Roman" w:cs="Times New Roman"/>
        </w:rPr>
        <w:t>LIST OF TABLES</w:t>
      </w:r>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86412C">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86412C">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86412C">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86412C">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86412C">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822FF1">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822FF1">
      <w:pPr>
        <w:pStyle w:val="Heading1"/>
        <w:spacing w:line="360" w:lineRule="auto"/>
        <w:rPr>
          <w:rFonts w:ascii="Times New Roman" w:hAnsi="Times New Roman" w:cs="Times New Roman"/>
        </w:rPr>
      </w:pPr>
      <w:r w:rsidRPr="00005D3D">
        <w:rPr>
          <w:rFonts w:ascii="Times New Roman" w:hAnsi="Times New Roman" w:cs="Times New Roman"/>
        </w:rPr>
        <w:t>LIST OF TABLES</w:t>
      </w:r>
    </w:p>
    <w:p w14:paraId="08CA627F" w14:textId="387D1E5E" w:rsidR="00005D3D" w:rsidRDefault="00005D3D"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822FF1">
      <w:pPr>
        <w:pStyle w:val="Heading1"/>
        <w:spacing w:line="360" w:lineRule="auto"/>
        <w:rPr>
          <w:rFonts w:ascii="Times New Roman" w:hAnsi="Times New Roman" w:cs="Times New Roman"/>
        </w:rPr>
      </w:pPr>
      <w:r>
        <w:rPr>
          <w:rFonts w:ascii="Times New Roman" w:hAnsi="Times New Roman" w:cs="Times New Roman"/>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822FF1">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6F54D5">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822FF1">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2FB45FC2"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OOAD</w:t>
            </w:r>
          </w:p>
        </w:tc>
        <w:tc>
          <w:tcPr>
            <w:tcW w:w="6661" w:type="dxa"/>
          </w:tcPr>
          <w:p w14:paraId="56684D04" w14:textId="09D90342"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6F54D5">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86412C">
      <w:pPr>
        <w:spacing w:line="360" w:lineRule="auto"/>
      </w:pPr>
    </w:p>
    <w:p w14:paraId="7D13F884" w14:textId="03DF078D" w:rsidR="00BA6A2E" w:rsidRPr="000D2B12" w:rsidRDefault="00B329B3" w:rsidP="00B47323">
      <w:pPr>
        <w:pStyle w:val="Heading1"/>
        <w:spacing w:line="276" w:lineRule="auto"/>
        <w:rPr>
          <w:rFonts w:ascii="Times New Roman" w:hAnsi="Times New Roman" w:cs="Times New Roman"/>
          <w:b/>
          <w:bCs/>
          <w:color w:val="000000" w:themeColor="text1"/>
        </w:rPr>
      </w:pPr>
      <w:bookmarkStart w:id="1" w:name="_Toc147351974"/>
      <w:r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1"/>
    </w:p>
    <w:p w14:paraId="59B2BAB3" w14:textId="549461D7" w:rsidR="00BA6A2E" w:rsidRPr="000D2B12" w:rsidRDefault="00BA6A2E" w:rsidP="00BA6A2E">
      <w:pPr>
        <w:pStyle w:val="Heading2"/>
        <w:rPr>
          <w:rFonts w:ascii="Times New Roman" w:hAnsi="Times New Roman" w:cs="Times New Roman"/>
          <w:b/>
          <w:bCs/>
          <w:color w:val="000000" w:themeColor="text1"/>
          <w:sz w:val="28"/>
          <w:szCs w:val="28"/>
        </w:rPr>
      </w:pPr>
      <w:bookmarkStart w:id="2" w:name="_Toc147351975"/>
      <w:r w:rsidRPr="000D2B12">
        <w:rPr>
          <w:rFonts w:ascii="Times New Roman" w:hAnsi="Times New Roman" w:cs="Times New Roman"/>
          <w:b/>
          <w:bCs/>
          <w:color w:val="000000" w:themeColor="text1"/>
          <w:sz w:val="28"/>
          <w:szCs w:val="28"/>
        </w:rPr>
        <w:t>1.1Chapter Overview</w:t>
      </w:r>
      <w:bookmarkEnd w:id="2"/>
    </w:p>
    <w:p w14:paraId="5B7B5055" w14:textId="2D88AFF5" w:rsidR="009B6E2B" w:rsidRPr="009B6E2B" w:rsidRDefault="009B6E2B" w:rsidP="009B6E2B">
      <w:pPr>
        <w:pStyle w:val="Heading2"/>
        <w:spacing w:line="360" w:lineRule="auto"/>
        <w:rPr>
          <w:rFonts w:ascii="Times New Roman" w:eastAsia="Calibri" w:hAnsi="Times New Roman" w:cs="Times New Roman"/>
          <w:color w:val="auto"/>
          <w:sz w:val="22"/>
          <w:szCs w:val="22"/>
        </w:rPr>
      </w:pPr>
      <w:bookmarkStart w:id="3" w:name="_Toc144458220"/>
      <w:bookmarkStart w:id="4" w:name="_Toc144458256"/>
      <w:bookmarkStart w:id="5" w:name="_Toc144458412"/>
      <w:bookmarkStart w:id="6" w:name="_Toc144460291"/>
      <w:bookmarkStart w:id="7" w:name="_Toc144460314"/>
      <w:bookmarkStart w:id="8" w:name="_Toc146148944"/>
      <w:bookmarkStart w:id="9" w:name="_Toc147351976"/>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3"/>
      <w:bookmarkEnd w:id="4"/>
      <w:bookmarkEnd w:id="5"/>
      <w:bookmarkEnd w:id="6"/>
      <w:bookmarkEnd w:id="7"/>
      <w:bookmarkEnd w:id="8"/>
      <w:bookmarkEnd w:id="9"/>
    </w:p>
    <w:p w14:paraId="60E7DC8C" w14:textId="4842F592" w:rsidR="00862266"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0" w:name="_Toc144460289"/>
      <w:bookmarkStart w:id="11" w:name="_Toc147351977"/>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0"/>
      <w:bookmarkEnd w:id="11"/>
    </w:p>
    <w:p w14:paraId="25A2A311" w14:textId="4E9E07B5" w:rsidR="00C00D94" w:rsidRPr="00317ECD" w:rsidRDefault="00C00D94" w:rsidP="00C00D94">
      <w:pPr>
        <w:pStyle w:val="Heading2"/>
        <w:spacing w:line="360" w:lineRule="auto"/>
        <w:rPr>
          <w:rFonts w:ascii="Times New Roman" w:eastAsia="Calibri" w:hAnsi="Times New Roman" w:cs="Times New Roman"/>
          <w:color w:val="auto"/>
          <w:sz w:val="22"/>
          <w:szCs w:val="22"/>
        </w:rPr>
      </w:pPr>
      <w:bookmarkStart w:id="12" w:name="_Toc144458219"/>
      <w:bookmarkStart w:id="13" w:name="_Toc144458255"/>
      <w:bookmarkStart w:id="14" w:name="_Toc144458411"/>
      <w:bookmarkStart w:id="15" w:name="_Toc144460290"/>
      <w:bookmarkStart w:id="16" w:name="_Toc144460313"/>
      <w:bookmarkStart w:id="17" w:name="_Toc146148943"/>
      <w:bookmarkStart w:id="18" w:name="_Toc147351978"/>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2"/>
      <w:bookmarkEnd w:id="13"/>
      <w:bookmarkEnd w:id="14"/>
      <w:bookmarkEnd w:id="15"/>
      <w:bookmarkEnd w:id="16"/>
      <w:bookmarkEnd w:id="17"/>
      <w:bookmarkEnd w:id="18"/>
    </w:p>
    <w:p w14:paraId="6A6FD221" w14:textId="1268EB9C" w:rsidR="00395B70"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9" w:name="_Toc147351979"/>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19"/>
    </w:p>
    <w:p w14:paraId="7E1EAB78" w14:textId="0E4751D3" w:rsidR="00351B97" w:rsidRPr="000D2B12" w:rsidRDefault="00FE70D0" w:rsidP="00037E9B">
      <w:pPr>
        <w:pStyle w:val="Heading3"/>
        <w:rPr>
          <w:rFonts w:ascii="Times New Roman" w:hAnsi="Times New Roman" w:cs="Times New Roman"/>
          <w:b/>
          <w:bCs/>
          <w:color w:val="000000" w:themeColor="text1"/>
        </w:rPr>
      </w:pPr>
      <w:bookmarkStart w:id="20" w:name="_Toc147351980"/>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0"/>
    </w:p>
    <w:p w14:paraId="4DE44104" w14:textId="7F59777E" w:rsidR="00A53B10" w:rsidRPr="0052670E" w:rsidRDefault="00602BD1" w:rsidP="00F12053">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F12053">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F12053">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w:t>
      </w:r>
      <w:proofErr w:type="spellStart"/>
      <w:r w:rsidR="009F719C" w:rsidRPr="00AE7CE8">
        <w:rPr>
          <w:rFonts w:ascii="Times New Roman" w:hAnsi="Times New Roman" w:cs="Times New Roman"/>
          <w:sz w:val="24"/>
          <w:szCs w:val="24"/>
          <w:shd w:val="clear" w:color="auto" w:fill="F7F7F8"/>
        </w:rPr>
        <w:t>Weragoda</w:t>
      </w:r>
      <w:proofErr w:type="spellEnd"/>
      <w:r w:rsidR="009F719C" w:rsidRPr="00AE7CE8">
        <w:rPr>
          <w:rFonts w:ascii="Times New Roman" w:hAnsi="Times New Roman" w:cs="Times New Roman"/>
          <w:sz w:val="24"/>
          <w:szCs w:val="24"/>
          <w:shd w:val="clear" w:color="auto" w:fill="F7F7F8"/>
        </w:rPr>
        <w:t xml:space="preserve">,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037E9B">
      <w:pPr>
        <w:pStyle w:val="Heading3"/>
        <w:rPr>
          <w:rFonts w:ascii="Times New Roman" w:hAnsi="Times New Roman" w:cs="Times New Roman"/>
          <w:b/>
          <w:bCs/>
          <w:color w:val="000000" w:themeColor="text1"/>
        </w:rPr>
      </w:pPr>
      <w:bookmarkStart w:id="21" w:name="_Toc147351981"/>
      <w:r w:rsidRPr="000D2B12">
        <w:rPr>
          <w:rFonts w:ascii="Times New Roman" w:hAnsi="Times New Roman" w:cs="Times New Roman"/>
          <w:b/>
          <w:bCs/>
          <w:color w:val="000000" w:themeColor="text1"/>
        </w:rPr>
        <w:lastRenderedPageBreak/>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1"/>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proofErr w:type="spellStart"/>
      <w:r w:rsidR="00000000">
        <w:fldChar w:fldCharType="begin"/>
      </w:r>
      <w:r w:rsidR="00000000">
        <w:instrText>HYPERLINK "https://ieeexplore.ieee.org/author/37089736255"</w:instrText>
      </w:r>
      <w:r w:rsidR="00000000">
        <w:fldChar w:fldCharType="separate"/>
      </w:r>
      <w:r w:rsidR="00EE5269" w:rsidRPr="00AE7CE8">
        <w:rPr>
          <w:rStyle w:val="Hyperlink"/>
          <w:rFonts w:ascii="Times New Roman" w:hAnsi="Times New Roman" w:cs="Times New Roman"/>
          <w:color w:val="000000" w:themeColor="text1"/>
          <w:sz w:val="24"/>
          <w:szCs w:val="24"/>
          <w:shd w:val="clear" w:color="auto" w:fill="FFFFFF"/>
        </w:rPr>
        <w:t>Yinglong</w:t>
      </w:r>
      <w:proofErr w:type="spellEnd"/>
      <w:r w:rsidR="00000000">
        <w:rPr>
          <w:rStyle w:val="Hyperlink"/>
          <w:rFonts w:ascii="Times New Roman" w:hAnsi="Times New Roman" w:cs="Times New Roman"/>
          <w:color w:val="000000" w:themeColor="text1"/>
          <w:sz w:val="24"/>
          <w:szCs w:val="24"/>
          <w:shd w:val="clear" w:color="auto" w:fill="FFFFFF"/>
        </w:rPr>
        <w:fldChar w:fldCharType="end"/>
      </w:r>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022A50">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037E9B">
      <w:pPr>
        <w:pStyle w:val="Heading3"/>
        <w:rPr>
          <w:rFonts w:ascii="Times New Roman" w:hAnsi="Times New Roman" w:cs="Times New Roman"/>
          <w:b/>
          <w:bCs/>
          <w:color w:val="000000" w:themeColor="text1"/>
        </w:rPr>
      </w:pPr>
      <w:bookmarkStart w:id="22" w:name="_Toc147351982"/>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22"/>
    </w:p>
    <w:p w14:paraId="49EC1038" w14:textId="3C730C3F" w:rsidR="00C332DE" w:rsidRPr="00AE7CE8" w:rsidRDefault="00B7795C"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w:t>
      </w:r>
      <w:proofErr w:type="spellStart"/>
      <w:r w:rsidR="009726A6" w:rsidRPr="00AE7CE8">
        <w:rPr>
          <w:rFonts w:ascii="Times New Roman" w:hAnsi="Times New Roman" w:cs="Times New Roman"/>
          <w:sz w:val="24"/>
          <w:szCs w:val="24"/>
        </w:rPr>
        <w:t>Pushpanathan</w:t>
      </w:r>
      <w:proofErr w:type="spellEnd"/>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2565D7">
      <w:pPr>
        <w:pStyle w:val="Heading2"/>
        <w:rPr>
          <w:rFonts w:ascii="Times New Roman" w:hAnsi="Times New Roman" w:cs="Times New Roman"/>
          <w:b/>
          <w:bCs/>
          <w:sz w:val="28"/>
          <w:szCs w:val="28"/>
        </w:rPr>
      </w:pPr>
      <w:bookmarkStart w:id="23" w:name="_Toc147351983"/>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23"/>
    </w:p>
    <w:p w14:paraId="4E2BFD1A" w14:textId="692F5C96" w:rsidR="00874EE1" w:rsidRPr="00AE7CE8" w:rsidRDefault="00A25F15" w:rsidP="00FE2548">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w:t>
      </w:r>
      <w:proofErr w:type="spellStart"/>
      <w:r w:rsidR="00371651" w:rsidRPr="00AE7CE8">
        <w:rPr>
          <w:rFonts w:ascii="Times New Roman" w:hAnsi="Times New Roman" w:cs="Times New Roman"/>
          <w:sz w:val="24"/>
          <w:szCs w:val="24"/>
        </w:rPr>
        <w:t>Pushpanathan</w:t>
      </w:r>
      <w:proofErr w:type="spellEnd"/>
      <w:r w:rsidR="00371651" w:rsidRPr="00AE7CE8">
        <w:rPr>
          <w:rFonts w:ascii="Times New Roman" w:hAnsi="Times New Roman" w:cs="Times New Roman"/>
          <w:sz w:val="24"/>
          <w:szCs w:val="24"/>
        </w:rPr>
        <w:t xml:space="preserve">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037E9B">
      <w:pPr>
        <w:pStyle w:val="Heading3"/>
        <w:rPr>
          <w:rFonts w:ascii="Times New Roman" w:hAnsi="Times New Roman" w:cs="Times New Roman"/>
          <w:b/>
          <w:bCs/>
          <w:color w:val="000000" w:themeColor="text1"/>
        </w:rPr>
      </w:pPr>
      <w:bookmarkStart w:id="24" w:name="_Toc14735198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24"/>
    </w:p>
    <w:p w14:paraId="7C292C64" w14:textId="77777777" w:rsidR="00781A7E" w:rsidRDefault="00C82198" w:rsidP="00781A7E">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44351D">
      <w:pPr>
        <w:pStyle w:val="Heading2"/>
        <w:rPr>
          <w:rFonts w:ascii="Times New Roman" w:hAnsi="Times New Roman" w:cs="Times New Roman"/>
          <w:b/>
          <w:bCs/>
          <w:color w:val="000000" w:themeColor="text1"/>
          <w:sz w:val="28"/>
          <w:szCs w:val="28"/>
        </w:rPr>
      </w:pPr>
      <w:bookmarkStart w:id="25" w:name="_Toc147351993"/>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25"/>
    </w:p>
    <w:p w14:paraId="34DA01C9" w14:textId="77777777" w:rsidR="0044351D" w:rsidRPr="00AE7CE8" w:rsidRDefault="0044351D" w:rsidP="0044351D">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44351D">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44351D">
      <w:pPr>
        <w:pStyle w:val="Heading2"/>
        <w:rPr>
          <w:rFonts w:ascii="Times New Roman" w:hAnsi="Times New Roman" w:cs="Times New Roman"/>
          <w:b/>
          <w:bCs/>
          <w:color w:val="000000" w:themeColor="text1"/>
          <w:sz w:val="28"/>
          <w:szCs w:val="28"/>
        </w:rPr>
      </w:pPr>
      <w:bookmarkStart w:id="26" w:name="_Toc147351994"/>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26"/>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0A59F1">
            <w:pPr>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0A59F1">
            <w:pPr>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0A59F1">
            <w:pPr>
              <w:spacing w:line="360" w:lineRule="auto"/>
              <w:rPr>
                <w:rFonts w:ascii="Times New Roman" w:hAnsi="Times New Roman" w:cs="Times New Roman"/>
                <w:sz w:val="24"/>
                <w:szCs w:val="24"/>
              </w:rPr>
            </w:pPr>
          </w:p>
          <w:p w14:paraId="08ED6D11"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9: To design the </w:t>
            </w:r>
            <w:proofErr w:type="gramStart"/>
            <w:r w:rsidRPr="00AE7CE8">
              <w:rPr>
                <w:rFonts w:ascii="Times New Roman" w:hAnsi="Times New Roman" w:cs="Times New Roman"/>
                <w:sz w:val="24"/>
                <w:szCs w:val="24"/>
              </w:rPr>
              <w:t>frontend</w:t>
            </w:r>
            <w:proofErr w:type="gramEnd"/>
            <w:r w:rsidRPr="00AE7CE8">
              <w:rPr>
                <w:rFonts w:ascii="Times New Roman" w:hAnsi="Times New Roman" w:cs="Times New Roman"/>
                <w:sz w:val="24"/>
                <w:szCs w:val="24"/>
              </w:rPr>
              <w:t xml:space="preserve"> for the proposed system.</w:t>
            </w:r>
          </w:p>
          <w:p w14:paraId="468D6D38"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8: Ensure each software component operates as expected individually and the system works as intended as a whole.</w:t>
            </w:r>
          </w:p>
          <w:p w14:paraId="583D77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0A59F1">
            <w:pPr>
              <w:keepNext/>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77777777" w:rsidR="0044351D" w:rsidRPr="001F398A" w:rsidRDefault="0044351D" w:rsidP="0044351D">
      <w:pPr>
        <w:pStyle w:val="Caption"/>
        <w:jc w:val="center"/>
        <w:rPr>
          <w:rFonts w:ascii="Times New Roman" w:hAnsi="Times New Roman" w:cs="Times New Roman"/>
        </w:rPr>
      </w:pPr>
      <w:bookmarkStart w:id="27" w:name="_Toc147354079"/>
      <w:r w:rsidRPr="001F398A">
        <w:rPr>
          <w:rFonts w:ascii="Times New Roman" w:hAnsi="Times New Roman" w:cs="Times New Roman"/>
        </w:rPr>
        <w:t xml:space="preserve">Table </w:t>
      </w:r>
      <w:r w:rsidRPr="001F398A">
        <w:rPr>
          <w:rFonts w:ascii="Times New Roman" w:hAnsi="Times New Roman" w:cs="Times New Roman"/>
        </w:rPr>
        <w:fldChar w:fldCharType="begin"/>
      </w:r>
      <w:r w:rsidRPr="001F398A">
        <w:rPr>
          <w:rFonts w:ascii="Times New Roman" w:hAnsi="Times New Roman" w:cs="Times New Roman"/>
        </w:rPr>
        <w:instrText xml:space="preserve"> SEQ Table \* ARABIC </w:instrText>
      </w:r>
      <w:r w:rsidRPr="001F398A">
        <w:rPr>
          <w:rFonts w:ascii="Times New Roman" w:hAnsi="Times New Roman" w:cs="Times New Roman"/>
        </w:rPr>
        <w:fldChar w:fldCharType="separate"/>
      </w:r>
      <w:r>
        <w:rPr>
          <w:rFonts w:ascii="Times New Roman" w:hAnsi="Times New Roman" w:cs="Times New Roman"/>
          <w:noProof/>
        </w:rPr>
        <w:t>2</w:t>
      </w:r>
      <w:r w:rsidRPr="001F398A">
        <w:rPr>
          <w:rFonts w:ascii="Times New Roman" w:hAnsi="Times New Roman" w:cs="Times New Roman"/>
        </w:rPr>
        <w:fldChar w:fldCharType="end"/>
      </w:r>
      <w:r w:rsidRPr="001F398A">
        <w:rPr>
          <w:rFonts w:ascii="Times New Roman" w:hAnsi="Times New Roman" w:cs="Times New Roman"/>
        </w:rPr>
        <w:t>: Research objectives</w:t>
      </w:r>
      <w:bookmarkEnd w:id="27"/>
    </w:p>
    <w:p w14:paraId="3D1B1EE6" w14:textId="3BE6FD1B" w:rsidR="0044351D" w:rsidRPr="00252012" w:rsidRDefault="00B14B24" w:rsidP="00252012">
      <w:pPr>
        <w:pStyle w:val="Heading2"/>
        <w:rPr>
          <w:rFonts w:ascii="Times New Roman" w:hAnsi="Times New Roman" w:cs="Times New Roman"/>
          <w:b/>
          <w:bCs/>
          <w:color w:val="auto"/>
        </w:rPr>
      </w:pPr>
      <w:r w:rsidRPr="00252012">
        <w:rPr>
          <w:rFonts w:ascii="Times New Roman" w:hAnsi="Times New Roman" w:cs="Times New Roman"/>
          <w:b/>
          <w:bCs/>
          <w:color w:val="auto"/>
        </w:rPr>
        <w:t>1.7 Novelty of the Research</w:t>
      </w:r>
    </w:p>
    <w:p w14:paraId="45C00FBC" w14:textId="3FEE313A" w:rsidR="00B14B24" w:rsidRP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1 Problem Novelty</w:t>
      </w:r>
    </w:p>
    <w:p w14:paraId="3DA80EBA" w14:textId="23AEA41E" w:rsid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2 Solution Novelty</w:t>
      </w:r>
    </w:p>
    <w:p w14:paraId="2B4E18A3" w14:textId="77777777" w:rsidR="00252012" w:rsidRPr="00252012" w:rsidRDefault="00252012" w:rsidP="00252012"/>
    <w:p w14:paraId="2194C0EA" w14:textId="0B7DE3B1" w:rsidR="00E64BBA" w:rsidRPr="000D2B12" w:rsidRDefault="00D05130" w:rsidP="00E64BBA">
      <w:pPr>
        <w:pStyle w:val="Heading2"/>
        <w:spacing w:line="276" w:lineRule="auto"/>
        <w:rPr>
          <w:rFonts w:ascii="Times New Roman" w:hAnsi="Times New Roman" w:cs="Times New Roman"/>
          <w:b/>
          <w:bCs/>
          <w:color w:val="000000" w:themeColor="text1"/>
          <w:sz w:val="28"/>
          <w:szCs w:val="28"/>
        </w:rPr>
      </w:pPr>
      <w:bookmarkStart w:id="28" w:name="_Toc147351987"/>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28"/>
    </w:p>
    <w:p w14:paraId="5EAA492D" w14:textId="77777777" w:rsidR="00D05130" w:rsidRPr="00AE7CE8" w:rsidRDefault="0036597D"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w:t>
      </w:r>
      <w:proofErr w:type="spellStart"/>
      <w:r w:rsidR="00044553" w:rsidRPr="00AE7CE8">
        <w:rPr>
          <w:rFonts w:ascii="Times New Roman" w:hAnsi="Times New Roman" w:cs="Times New Roman"/>
          <w:sz w:val="24"/>
          <w:szCs w:val="24"/>
        </w:rPr>
        <w:t>AlexNet</w:t>
      </w:r>
      <w:proofErr w:type="spellEnd"/>
      <w:r w:rsidR="00044553" w:rsidRPr="00AE7CE8">
        <w:rPr>
          <w:rFonts w:ascii="Times New Roman" w:hAnsi="Times New Roman" w:cs="Times New Roman"/>
          <w:sz w:val="24"/>
          <w:szCs w:val="24"/>
        </w:rPr>
        <w:t xml:space="preserve">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w:t>
      </w:r>
      <w:proofErr w:type="spellStart"/>
      <w:r w:rsidR="00E71997" w:rsidRPr="00AE7CE8">
        <w:rPr>
          <w:rFonts w:ascii="Times New Roman" w:hAnsi="Times New Roman" w:cs="Times New Roman"/>
          <w:sz w:val="24"/>
          <w:szCs w:val="24"/>
        </w:rPr>
        <w:t>Jayanka</w:t>
      </w:r>
      <w:proofErr w:type="spellEnd"/>
      <w:r w:rsidR="00E71997" w:rsidRPr="00AE7CE8">
        <w:rPr>
          <w:rFonts w:ascii="Times New Roman" w:hAnsi="Times New Roman" w:cs="Times New Roman"/>
          <w:sz w:val="24"/>
          <w:szCs w:val="24"/>
        </w:rPr>
        <w:t xml:space="preserve">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66038A">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36597D">
      <w:pPr>
        <w:pStyle w:val="Heading2"/>
        <w:rPr>
          <w:rFonts w:ascii="Times New Roman" w:hAnsi="Times New Roman" w:cs="Times New Roman"/>
          <w:b/>
          <w:bCs/>
          <w:sz w:val="28"/>
          <w:szCs w:val="28"/>
        </w:rPr>
      </w:pPr>
      <w:bookmarkStart w:id="29" w:name="_Toc1473519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29"/>
    </w:p>
    <w:p w14:paraId="407FE4B4" w14:textId="758CF796" w:rsidR="00833ED3" w:rsidRPr="00AE7CE8" w:rsidRDefault="00192915"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36597D">
      <w:pPr>
        <w:pStyle w:val="Heading3"/>
        <w:rPr>
          <w:rFonts w:ascii="Times New Roman" w:hAnsi="Times New Roman" w:cs="Times New Roman"/>
          <w:b/>
          <w:bCs/>
        </w:rPr>
      </w:pPr>
      <w:bookmarkStart w:id="30" w:name="_Toc147351989"/>
      <w:r w:rsidRPr="00F57949">
        <w:rPr>
          <w:rFonts w:ascii="Times New Roman" w:hAnsi="Times New Roman" w:cs="Times New Roman"/>
          <w:b/>
          <w:bCs/>
          <w:color w:val="000000" w:themeColor="text1"/>
        </w:rPr>
        <w:lastRenderedPageBreak/>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30"/>
    </w:p>
    <w:p w14:paraId="53EA67A9" w14:textId="68D40D02" w:rsidR="007D2743" w:rsidRPr="00AE7CE8" w:rsidRDefault="00E856A4" w:rsidP="000134D4">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36597D">
      <w:pPr>
        <w:pStyle w:val="Heading3"/>
        <w:rPr>
          <w:rFonts w:ascii="Times New Roman" w:hAnsi="Times New Roman" w:cs="Times New Roman"/>
          <w:b/>
          <w:bCs/>
          <w:color w:val="auto"/>
        </w:rPr>
      </w:pPr>
      <w:bookmarkStart w:id="31" w:name="_Toc147351990"/>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31"/>
    </w:p>
    <w:p w14:paraId="70F186FF" w14:textId="51153043" w:rsidR="00003345" w:rsidRPr="00317ECD" w:rsidRDefault="00943024" w:rsidP="000134D4">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A94251">
      <w:pPr>
        <w:pStyle w:val="Heading2"/>
        <w:rPr>
          <w:rFonts w:ascii="Times New Roman" w:hAnsi="Times New Roman" w:cs="Times New Roman"/>
          <w:b/>
          <w:bCs/>
          <w:color w:val="000000" w:themeColor="text1"/>
          <w:sz w:val="28"/>
          <w:szCs w:val="28"/>
        </w:rPr>
      </w:pPr>
      <w:bookmarkStart w:id="32" w:name="_Toc147351991"/>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32"/>
    </w:p>
    <w:p w14:paraId="3030F36A" w14:textId="65E7A839" w:rsidR="00A94251" w:rsidRPr="00AE7CE8" w:rsidRDefault="008250FC" w:rsidP="0088259A">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5D4411">
      <w:pPr>
        <w:pStyle w:val="Heading2"/>
        <w:rPr>
          <w:rFonts w:ascii="Times New Roman" w:hAnsi="Times New Roman" w:cs="Times New Roman"/>
          <w:b/>
          <w:bCs/>
          <w:sz w:val="28"/>
          <w:szCs w:val="28"/>
        </w:rPr>
      </w:pPr>
      <w:bookmarkStart w:id="33" w:name="_Toc147351995"/>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33"/>
    </w:p>
    <w:p w14:paraId="41DFB82F" w14:textId="02FD942C" w:rsidR="00A02A16" w:rsidRPr="00AE7CE8" w:rsidRDefault="009B1D8E" w:rsidP="00AE7CE8">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 xml:space="preserve">The chapter </w:t>
      </w:r>
      <w:r w:rsidR="00FE7CBD" w:rsidRPr="00AE7CE8">
        <w:rPr>
          <w:rFonts w:ascii="Times New Roman" w:hAnsi="Times New Roman" w:cs="Times New Roman"/>
          <w:sz w:val="24"/>
          <w:szCs w:val="24"/>
          <w:shd w:val="clear" w:color="auto" w:fill="F7F7F8"/>
        </w:rPr>
        <w:t xml:space="preserve">presents the user with an </w:t>
      </w:r>
      <w:r w:rsidRPr="00AE7CE8">
        <w:rPr>
          <w:rFonts w:ascii="Times New Roman" w:hAnsi="Times New Roman" w:cs="Times New Roman"/>
          <w:sz w:val="24"/>
          <w:szCs w:val="24"/>
          <w:shd w:val="clear" w:color="auto" w:fill="F7F7F8"/>
        </w:rPr>
        <w:t xml:space="preserve">overview of the research, including the identified problem </w:t>
      </w:r>
      <w:r w:rsidR="00CE30CF">
        <w:rPr>
          <w:rFonts w:ascii="Times New Roman" w:hAnsi="Times New Roman" w:cs="Times New Roman"/>
          <w:sz w:val="24"/>
          <w:szCs w:val="24"/>
          <w:shd w:val="clear" w:color="auto" w:fill="F7F7F8"/>
        </w:rPr>
        <w:t xml:space="preserve">in the Ayurvedic Medicinal system of Sri Lanka </w:t>
      </w:r>
      <w:r w:rsidRPr="00AE7CE8">
        <w:rPr>
          <w:rFonts w:ascii="Times New Roman" w:hAnsi="Times New Roman" w:cs="Times New Roman"/>
          <w:sz w:val="24"/>
          <w:szCs w:val="24"/>
          <w:shd w:val="clear" w:color="auto" w:fill="F7F7F8"/>
        </w:rPr>
        <w:t xml:space="preserve">and the </w:t>
      </w:r>
      <w:r w:rsidR="002F1D21" w:rsidRPr="00AE7CE8">
        <w:rPr>
          <w:rFonts w:ascii="Times New Roman" w:hAnsi="Times New Roman" w:cs="Times New Roman"/>
          <w:sz w:val="24"/>
          <w:szCs w:val="24"/>
          <w:shd w:val="clear" w:color="auto" w:fill="F7F7F8"/>
        </w:rPr>
        <w:t>proposed</w:t>
      </w:r>
      <w:r w:rsidRPr="00AE7CE8">
        <w:rPr>
          <w:rFonts w:ascii="Times New Roman" w:hAnsi="Times New Roman" w:cs="Times New Roman"/>
          <w:sz w:val="24"/>
          <w:szCs w:val="24"/>
          <w:shd w:val="clear" w:color="auto" w:fill="F7F7F8"/>
        </w:rPr>
        <w:t xml:space="preserve"> solution.</w:t>
      </w:r>
      <w:r w:rsidR="0012008F" w:rsidRPr="00AE7CE8">
        <w:rPr>
          <w:rFonts w:ascii="Times New Roman" w:hAnsi="Times New Roman" w:cs="Times New Roman"/>
          <w:sz w:val="24"/>
          <w:szCs w:val="24"/>
          <w:shd w:val="clear" w:color="auto" w:fill="F7F7F8"/>
        </w:rPr>
        <w:t xml:space="preserve"> It justifies the </w:t>
      </w:r>
      <w:r w:rsidR="00E81F38">
        <w:rPr>
          <w:rFonts w:ascii="Times New Roman" w:hAnsi="Times New Roman" w:cs="Times New Roman"/>
          <w:sz w:val="24"/>
          <w:szCs w:val="24"/>
          <w:shd w:val="clear" w:color="auto" w:fill="F7F7F8"/>
        </w:rPr>
        <w:t>n</w:t>
      </w:r>
      <w:r w:rsidR="00C50091">
        <w:rPr>
          <w:rFonts w:ascii="Times New Roman" w:hAnsi="Times New Roman" w:cs="Times New Roman"/>
          <w:sz w:val="24"/>
          <w:szCs w:val="24"/>
          <w:shd w:val="clear" w:color="auto" w:fill="F7F7F8"/>
        </w:rPr>
        <w:t>eed</w:t>
      </w:r>
      <w:r w:rsidR="0012008F" w:rsidRPr="00AE7CE8">
        <w:rPr>
          <w:rFonts w:ascii="Times New Roman" w:hAnsi="Times New Roman" w:cs="Times New Roman"/>
          <w:sz w:val="24"/>
          <w:szCs w:val="24"/>
          <w:shd w:val="clear" w:color="auto" w:fill="F7F7F8"/>
        </w:rPr>
        <w:t xml:space="preserve"> </w:t>
      </w:r>
      <w:r w:rsidR="00C50091">
        <w:rPr>
          <w:rFonts w:ascii="Times New Roman" w:hAnsi="Times New Roman" w:cs="Times New Roman"/>
          <w:sz w:val="24"/>
          <w:szCs w:val="24"/>
          <w:shd w:val="clear" w:color="auto" w:fill="F7F7F8"/>
        </w:rPr>
        <w:t>to</w:t>
      </w:r>
      <w:r w:rsidR="0012008F" w:rsidRPr="00AE7CE8">
        <w:rPr>
          <w:rFonts w:ascii="Times New Roman" w:hAnsi="Times New Roman" w:cs="Times New Roman"/>
          <w:sz w:val="24"/>
          <w:szCs w:val="24"/>
          <w:shd w:val="clear" w:color="auto" w:fill="F7F7F8"/>
        </w:rPr>
        <w:t xml:space="preserve"> provid</w:t>
      </w:r>
      <w:r w:rsidR="008447CD">
        <w:rPr>
          <w:rFonts w:ascii="Times New Roman" w:hAnsi="Times New Roman" w:cs="Times New Roman"/>
          <w:sz w:val="24"/>
          <w:szCs w:val="24"/>
          <w:shd w:val="clear" w:color="auto" w:fill="F7F7F8"/>
        </w:rPr>
        <w:t>e</w:t>
      </w:r>
      <w:r w:rsidR="0012008F" w:rsidRPr="00AE7CE8">
        <w:rPr>
          <w:rFonts w:ascii="Times New Roman" w:hAnsi="Times New Roman" w:cs="Times New Roman"/>
          <w:sz w:val="24"/>
          <w:szCs w:val="24"/>
          <w:shd w:val="clear" w:color="auto" w:fill="F7F7F8"/>
        </w:rPr>
        <w:t xml:space="preserve"> a solution to th</w:t>
      </w:r>
      <w:r w:rsidR="00E81F38">
        <w:rPr>
          <w:rFonts w:ascii="Times New Roman" w:hAnsi="Times New Roman" w:cs="Times New Roman"/>
          <w:sz w:val="24"/>
          <w:szCs w:val="24"/>
          <w:shd w:val="clear" w:color="auto" w:fill="F7F7F8"/>
        </w:rPr>
        <w:t>is</w:t>
      </w:r>
      <w:r w:rsidR="0012008F" w:rsidRPr="00AE7CE8">
        <w:rPr>
          <w:rFonts w:ascii="Times New Roman" w:hAnsi="Times New Roman" w:cs="Times New Roman"/>
          <w:sz w:val="24"/>
          <w:szCs w:val="24"/>
          <w:shd w:val="clear" w:color="auto" w:fill="F7F7F8"/>
        </w:rPr>
        <w:t xml:space="preserve"> problem</w:t>
      </w:r>
      <w:r w:rsidR="00C50091">
        <w:rPr>
          <w:rFonts w:ascii="Times New Roman" w:hAnsi="Times New Roman" w:cs="Times New Roman"/>
          <w:sz w:val="24"/>
          <w:szCs w:val="24"/>
          <w:shd w:val="clear" w:color="auto" w:fill="F7F7F8"/>
        </w:rPr>
        <w:t xml:space="preserve"> by </w:t>
      </w:r>
      <w:r w:rsidR="00905BE1" w:rsidRPr="00AE7CE8">
        <w:rPr>
          <w:rFonts w:ascii="Times New Roman" w:hAnsi="Times New Roman" w:cs="Times New Roman"/>
          <w:sz w:val="24"/>
          <w:szCs w:val="24"/>
          <w:shd w:val="clear" w:color="auto" w:fill="F7F7F8"/>
        </w:rPr>
        <w:t>using the latest technologies</w:t>
      </w:r>
      <w:r w:rsidR="00745D24" w:rsidRPr="00AE7CE8">
        <w:rPr>
          <w:rFonts w:ascii="Times New Roman" w:hAnsi="Times New Roman" w:cs="Times New Roman"/>
          <w:sz w:val="24"/>
          <w:szCs w:val="24"/>
          <w:shd w:val="clear" w:color="auto" w:fill="F7F7F8"/>
        </w:rPr>
        <w:t xml:space="preserve"> in machine learning</w:t>
      </w:r>
      <w:r w:rsidR="00C50091">
        <w:rPr>
          <w:rFonts w:ascii="Times New Roman" w:hAnsi="Times New Roman" w:cs="Times New Roman"/>
          <w:sz w:val="24"/>
          <w:szCs w:val="24"/>
          <w:shd w:val="clear" w:color="auto" w:fill="F7F7F8"/>
        </w:rPr>
        <w:t xml:space="preserve"> and how this would be </w:t>
      </w:r>
      <w:r w:rsidR="00BA2DA7">
        <w:rPr>
          <w:rFonts w:ascii="Times New Roman" w:hAnsi="Times New Roman" w:cs="Times New Roman"/>
          <w:sz w:val="24"/>
          <w:szCs w:val="24"/>
          <w:shd w:val="clear" w:color="auto" w:fill="F7F7F8"/>
        </w:rPr>
        <w:t xml:space="preserve">a </w:t>
      </w:r>
      <w:r w:rsidR="00C50091">
        <w:rPr>
          <w:rFonts w:ascii="Times New Roman" w:hAnsi="Times New Roman" w:cs="Times New Roman"/>
          <w:sz w:val="24"/>
          <w:szCs w:val="24"/>
          <w:shd w:val="clear" w:color="auto" w:fill="F7F7F8"/>
        </w:rPr>
        <w:t xml:space="preserve">contribution to </w:t>
      </w:r>
      <w:r w:rsidR="008447CD">
        <w:rPr>
          <w:rFonts w:ascii="Times New Roman" w:hAnsi="Times New Roman" w:cs="Times New Roman"/>
          <w:sz w:val="24"/>
          <w:szCs w:val="24"/>
          <w:shd w:val="clear" w:color="auto" w:fill="F7F7F8"/>
        </w:rPr>
        <w:t xml:space="preserve">both </w:t>
      </w:r>
      <w:r w:rsidR="00C50091">
        <w:rPr>
          <w:rFonts w:ascii="Times New Roman" w:hAnsi="Times New Roman" w:cs="Times New Roman"/>
          <w:sz w:val="24"/>
          <w:szCs w:val="24"/>
          <w:shd w:val="clear" w:color="auto" w:fill="F7F7F8"/>
        </w:rPr>
        <w:t xml:space="preserve">the Ayurvedic </w:t>
      </w:r>
      <w:r w:rsidR="006409D8">
        <w:rPr>
          <w:rFonts w:ascii="Times New Roman" w:hAnsi="Times New Roman" w:cs="Times New Roman"/>
          <w:sz w:val="24"/>
          <w:szCs w:val="24"/>
          <w:shd w:val="clear" w:color="auto" w:fill="F7F7F8"/>
        </w:rPr>
        <w:t xml:space="preserve">Medicinal industry </w:t>
      </w:r>
      <w:r w:rsidR="008447CD">
        <w:rPr>
          <w:rFonts w:ascii="Times New Roman" w:hAnsi="Times New Roman" w:cs="Times New Roman"/>
          <w:sz w:val="24"/>
          <w:szCs w:val="24"/>
          <w:shd w:val="clear" w:color="auto" w:fill="F7F7F8"/>
        </w:rPr>
        <w:t>and the field of plant recognition</w:t>
      </w:r>
      <w:r w:rsidR="00BA2DA7">
        <w:rPr>
          <w:rFonts w:ascii="Times New Roman" w:hAnsi="Times New Roman" w:cs="Times New Roman"/>
          <w:sz w:val="24"/>
          <w:szCs w:val="24"/>
          <w:shd w:val="clear" w:color="auto" w:fill="F7F7F8"/>
        </w:rPr>
        <w:t xml:space="preserve"> using deep learning</w:t>
      </w:r>
      <w:r w:rsidR="008447CD">
        <w:rPr>
          <w:rFonts w:ascii="Times New Roman" w:hAnsi="Times New Roman" w:cs="Times New Roman"/>
          <w:sz w:val="24"/>
          <w:szCs w:val="24"/>
          <w:shd w:val="clear" w:color="auto" w:fill="F7F7F8"/>
        </w:rPr>
        <w:t>.</w:t>
      </w:r>
    </w:p>
    <w:p w14:paraId="60EC0A2F" w14:textId="4737661F" w:rsidR="00E5379B" w:rsidRDefault="00D61D7E" w:rsidP="00273578">
      <w:pPr>
        <w:pStyle w:val="Heading1"/>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p>
    <w:p w14:paraId="5A4FA57C"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1 Chapter Overview</w:t>
      </w:r>
    </w:p>
    <w:p w14:paraId="3C8C5BEA"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4 Rich Picture Diagram</w:t>
      </w:r>
    </w:p>
    <w:p w14:paraId="6FAEFFFD" w14:textId="77777777" w:rsidR="00E5379B" w:rsidRDefault="00E5379B" w:rsidP="00E5379B">
      <w:pPr>
        <w:spacing w:after="0" w:line="240" w:lineRule="auto"/>
        <w:rPr>
          <w:rFonts w:eastAsia="Times New Roman"/>
          <w:color w:val="000000"/>
          <w:sz w:val="24"/>
          <w:szCs w:val="24"/>
        </w:rPr>
      </w:pPr>
    </w:p>
    <w:p w14:paraId="279F80E7" w14:textId="77777777" w:rsidR="00E5379B" w:rsidRDefault="00E5379B" w:rsidP="00E5379B">
      <w:pPr>
        <w:spacing w:after="0" w:line="240" w:lineRule="auto"/>
      </w:pPr>
    </w:p>
    <w:p w14:paraId="2D20D84A" w14:textId="77777777" w:rsidR="00E5379B" w:rsidRDefault="00E5379B" w:rsidP="00E5379B">
      <w:pPr>
        <w:keepNext/>
        <w:spacing w:after="0" w:line="240" w:lineRule="auto"/>
      </w:pPr>
      <w:r w:rsidRPr="006E5121">
        <w:rPr>
          <w:noProof/>
        </w:rPr>
        <w:drawing>
          <wp:inline distT="0" distB="0" distL="0" distR="0" wp14:anchorId="67C3583C" wp14:editId="4C1CF254">
            <wp:extent cx="5943600" cy="3478530"/>
            <wp:effectExtent l="0" t="0" r="0" b="7620"/>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9"/>
                    <a:stretch>
                      <a:fillRect/>
                    </a:stretch>
                  </pic:blipFill>
                  <pic:spPr>
                    <a:xfrm>
                      <a:off x="0" y="0"/>
                      <a:ext cx="5943600" cy="3478530"/>
                    </a:xfrm>
                    <a:prstGeom prst="rect">
                      <a:avLst/>
                    </a:prstGeom>
                  </pic:spPr>
                </pic:pic>
              </a:graphicData>
            </a:graphic>
          </wp:inline>
        </w:drawing>
      </w:r>
    </w:p>
    <w:p w14:paraId="60165577" w14:textId="77777777" w:rsidR="00E5379B" w:rsidRDefault="00E5379B" w:rsidP="00E5379B">
      <w:pPr>
        <w:keepNext/>
        <w:spacing w:after="0" w:line="240" w:lineRule="auto"/>
      </w:pPr>
    </w:p>
    <w:p w14:paraId="53D9941D" w14:textId="1BF5BF72" w:rsidR="00E5379B" w:rsidRPr="009C46EA" w:rsidRDefault="00E5379B" w:rsidP="00E5379B">
      <w:pPr>
        <w:pStyle w:val="Caption"/>
        <w:jc w:val="center"/>
      </w:pPr>
      <w:r>
        <w:t xml:space="preserve">Figure </w:t>
      </w:r>
      <w:r>
        <w:fldChar w:fldCharType="begin"/>
      </w:r>
      <w:r>
        <w:instrText xml:space="preserve"> SEQ Figure \* ARABIC </w:instrText>
      </w:r>
      <w:r>
        <w:fldChar w:fldCharType="separate"/>
      </w:r>
      <w:r w:rsidR="008D61E9">
        <w:rPr>
          <w:noProof/>
        </w:rPr>
        <w:t>1</w:t>
      </w:r>
      <w:r>
        <w:rPr>
          <w:noProof/>
        </w:rPr>
        <w:fldChar w:fldCharType="end"/>
      </w:r>
      <w:r>
        <w:t>: Rich Picture Diagram (Self-Composed)</w:t>
      </w:r>
    </w:p>
    <w:p w14:paraId="5D140D3A" w14:textId="7ADBADEA" w:rsidR="00E5379B" w:rsidRP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 Stake Holder Analysis</w:t>
      </w:r>
    </w:p>
    <w:p w14:paraId="55D4D055" w14:textId="439269BF" w:rsid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1 Stake Holder Onion Model</w:t>
      </w:r>
    </w:p>
    <w:p w14:paraId="0785495A" w14:textId="77777777" w:rsidR="008D1C67" w:rsidRPr="008D1C67" w:rsidRDefault="008D1C67" w:rsidP="008D1C67"/>
    <w:p w14:paraId="089470B5" w14:textId="77777777" w:rsidR="0021600E" w:rsidRDefault="008D1C67" w:rsidP="0021600E">
      <w:pPr>
        <w:keepNext/>
        <w:spacing w:after="0" w:line="240" w:lineRule="auto"/>
      </w:pPr>
      <w:r w:rsidRPr="008D1C67">
        <w:rPr>
          <w:rFonts w:eastAsia="Times New Roman"/>
          <w:noProof/>
          <w:color w:val="000000"/>
          <w:sz w:val="24"/>
          <w:szCs w:val="24"/>
        </w:rPr>
        <w:lastRenderedPageBreak/>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0"/>
                    <a:stretch>
                      <a:fillRect/>
                    </a:stretch>
                  </pic:blipFill>
                  <pic:spPr>
                    <a:xfrm>
                      <a:off x="0" y="0"/>
                      <a:ext cx="5943600" cy="4693920"/>
                    </a:xfrm>
                    <a:prstGeom prst="rect">
                      <a:avLst/>
                    </a:prstGeom>
                  </pic:spPr>
                </pic:pic>
              </a:graphicData>
            </a:graphic>
          </wp:inline>
        </w:drawing>
      </w:r>
    </w:p>
    <w:p w14:paraId="654C4B1A" w14:textId="1C55C8E6" w:rsidR="00E5379B" w:rsidRDefault="0021600E" w:rsidP="0021600E">
      <w:pPr>
        <w:pStyle w:val="Caption"/>
        <w:jc w:val="center"/>
      </w:pPr>
      <w:r>
        <w:t xml:space="preserve">Figure </w:t>
      </w:r>
      <w:r>
        <w:fldChar w:fldCharType="begin"/>
      </w:r>
      <w:r>
        <w:instrText xml:space="preserve"> SEQ Figure \* ARABIC </w:instrText>
      </w:r>
      <w:r>
        <w:fldChar w:fldCharType="separate"/>
      </w:r>
      <w:r w:rsidR="008D61E9">
        <w:rPr>
          <w:noProof/>
        </w:rPr>
        <w:t>2</w:t>
      </w:r>
      <w:r>
        <w:fldChar w:fldCharType="end"/>
      </w:r>
      <w:r>
        <w:t>: Onion Model (Self-Composed)</w:t>
      </w:r>
    </w:p>
    <w:p w14:paraId="79EEDB96" w14:textId="77777777" w:rsidR="00C57967" w:rsidRDefault="00C57967" w:rsidP="00C57967">
      <w:pPr>
        <w:pStyle w:val="Heading2"/>
        <w:rPr>
          <w:rFonts w:ascii="Times New Roman" w:eastAsia="Times New Roman" w:hAnsi="Times New Roman" w:cs="Times New Roman"/>
          <w:b/>
          <w:bCs/>
          <w:color w:val="auto"/>
        </w:rPr>
      </w:pPr>
    </w:p>
    <w:p w14:paraId="702AF75A" w14:textId="2420042F" w:rsidR="00397CF9" w:rsidRPr="0058575F" w:rsidRDefault="00C57967" w:rsidP="0058575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w:t>
      </w:r>
      <w:r>
        <w:rPr>
          <w:rFonts w:ascii="Times New Roman" w:eastAsia="Times New Roman" w:hAnsi="Times New Roman" w:cs="Times New Roman"/>
          <w:b/>
          <w:bCs/>
          <w:color w:val="auto"/>
        </w:rPr>
        <w:t>2</w:t>
      </w:r>
      <w:r w:rsidRPr="00215D8F">
        <w:rPr>
          <w:rFonts w:ascii="Times New Roman" w:eastAsia="Times New Roman" w:hAnsi="Times New Roman" w:cs="Times New Roman"/>
          <w:b/>
          <w:bCs/>
          <w:color w:val="auto"/>
        </w:rPr>
        <w:t xml:space="preserve"> Stake Holder Onion Model</w:t>
      </w:r>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BB79E0">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Patients</w:t>
            </w:r>
          </w:p>
        </w:tc>
        <w:tc>
          <w:tcPr>
            <w:tcW w:w="2340" w:type="dxa"/>
          </w:tcPr>
          <w:p w14:paraId="54E758A9" w14:textId="720E5EF5"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9D0C13">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42731E" w:rsidRDefault="009D0C13" w:rsidP="009D0C13">
            <w:pPr>
              <w:spacing w:line="360" w:lineRule="auto"/>
              <w:jc w:val="center"/>
              <w:rPr>
                <w:rFonts w:ascii="Times New Roman" w:hAnsi="Times New Roman" w:cs="Times New Roman"/>
                <w:sz w:val="24"/>
                <w:szCs w:val="24"/>
              </w:rPr>
            </w:pPr>
            <w:r w:rsidRPr="0042731E">
              <w:rPr>
                <w:rFonts w:ascii="Times New Roman" w:hAnsi="Times New Roman" w:cs="Times New Roman"/>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Technical experts</w:t>
            </w:r>
          </w:p>
        </w:tc>
        <w:tc>
          <w:tcPr>
            <w:tcW w:w="2340" w:type="dxa"/>
          </w:tcPr>
          <w:p w14:paraId="773586C5" w14:textId="3D85A0A4"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397CF9">
            <w:pPr>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397CF9">
            <w:pPr>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397CF9">
            <w:pPr>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77777777" w:rsidR="00397CF9" w:rsidRPr="00397CF9" w:rsidRDefault="00397CF9" w:rsidP="00397CF9"/>
    <w:p w14:paraId="7F16DD88" w14:textId="0F40E124" w:rsidR="00C57967" w:rsidRPr="009B2D43" w:rsidRDefault="00FA2EAA" w:rsidP="009B2D43">
      <w:pPr>
        <w:pStyle w:val="Heading2"/>
        <w:rPr>
          <w:rFonts w:ascii="Times New Roman" w:hAnsi="Times New Roman" w:cs="Times New Roman"/>
          <w:b/>
          <w:bCs/>
          <w:color w:val="auto"/>
        </w:rPr>
      </w:pPr>
      <w:r w:rsidRPr="009B2D43">
        <w:rPr>
          <w:rFonts w:ascii="Times New Roman" w:hAnsi="Times New Roman" w:cs="Times New Roman"/>
          <w:b/>
          <w:bCs/>
          <w:color w:val="auto"/>
        </w:rPr>
        <w:lastRenderedPageBreak/>
        <w:t>2.4 Selection of Requirement Elicitation Methodologies</w:t>
      </w:r>
    </w:p>
    <w:p w14:paraId="578E0853" w14:textId="2EAB6A25" w:rsidR="00C57967" w:rsidRPr="0042731E" w:rsidRDefault="008D2632" w:rsidP="0042731E">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A401DE">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57967">
            <w:pPr>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B509BD">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w:t>
            </w:r>
            <w:proofErr w:type="gramStart"/>
            <w:r w:rsidR="00B927B1" w:rsidRPr="00BC5AAE">
              <w:rPr>
                <w:rFonts w:ascii="Times New Roman" w:hAnsi="Times New Roman" w:cs="Times New Roman"/>
                <w:sz w:val="24"/>
                <w:szCs w:val="24"/>
              </w:rPr>
              <w:t>if</w:t>
            </w:r>
            <w:proofErr w:type="gramEnd"/>
            <w:r w:rsidR="00B927B1" w:rsidRPr="00BC5AAE">
              <w:rPr>
                <w:rFonts w:ascii="Times New Roman" w:hAnsi="Times New Roman" w:cs="Times New Roman"/>
                <w:sz w:val="24"/>
                <w:szCs w:val="24"/>
              </w:rPr>
              <w:t xml:space="preserve">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94CEB">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w:t>
            </w:r>
            <w:proofErr w:type="gramStart"/>
            <w:r w:rsidR="00BC0B1C" w:rsidRPr="00C94CEB">
              <w:rPr>
                <w:rFonts w:ascii="Times New Roman" w:hAnsi="Times New Roman" w:cs="Times New Roman"/>
                <w:sz w:val="24"/>
                <w:szCs w:val="24"/>
              </w:rPr>
              <w:t>in order to</w:t>
            </w:r>
            <w:proofErr w:type="gramEnd"/>
            <w:r w:rsidR="00BC0B1C" w:rsidRPr="00C94CEB">
              <w:rPr>
                <w:rFonts w:ascii="Times New Roman" w:hAnsi="Times New Roman" w:cs="Times New Roman"/>
                <w:sz w:val="24"/>
                <w:szCs w:val="24"/>
              </w:rPr>
              <w:t xml:space="preserve">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proofErr w:type="gramStart"/>
            <w:r w:rsidR="00111956">
              <w:rPr>
                <w:rFonts w:ascii="Times New Roman" w:hAnsi="Times New Roman" w:cs="Times New Roman"/>
                <w:sz w:val="24"/>
                <w:szCs w:val="24"/>
              </w:rPr>
              <w:t>is able to</w:t>
            </w:r>
            <w:proofErr w:type="gramEnd"/>
            <w:r w:rsidR="00111956">
              <w:rPr>
                <w:rFonts w:ascii="Times New Roman" w:hAnsi="Times New Roman" w:cs="Times New Roman"/>
                <w:sz w:val="24"/>
                <w:szCs w:val="24"/>
              </w:rPr>
              <w:t xml:space="preserve">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57967">
      <w:pPr>
        <w:rPr>
          <w:color w:val="000000"/>
        </w:rPr>
      </w:pPr>
    </w:p>
    <w:p w14:paraId="54576AB5" w14:textId="6CBB74D0" w:rsidR="00321AE8" w:rsidRPr="00905166" w:rsidRDefault="00321AE8" w:rsidP="00905166">
      <w:pPr>
        <w:pStyle w:val="Heading2"/>
        <w:rPr>
          <w:rFonts w:ascii="Times New Roman" w:hAnsi="Times New Roman" w:cs="Times New Roman"/>
          <w:b/>
          <w:bCs/>
          <w:color w:val="auto"/>
        </w:rPr>
      </w:pPr>
      <w:r w:rsidRPr="00905166">
        <w:rPr>
          <w:rFonts w:ascii="Times New Roman" w:hAnsi="Times New Roman" w:cs="Times New Roman"/>
          <w:b/>
          <w:bCs/>
          <w:color w:val="auto"/>
        </w:rPr>
        <w:t xml:space="preserve">2.5 Discussion of Findings </w:t>
      </w:r>
    </w:p>
    <w:p w14:paraId="56281E05" w14:textId="41E95848" w:rsidR="00321AE8" w:rsidRDefault="00321AE8"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lastRenderedPageBreak/>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24017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240171">
            <w:pPr>
              <w:pStyle w:val="ListParagraph"/>
              <w:ind w:left="360"/>
            </w:pPr>
          </w:p>
        </w:tc>
      </w:tr>
      <w:tr w:rsidR="004C200A" w:rsidRPr="00816615" w14:paraId="17C56F98" w14:textId="77777777" w:rsidTr="00E60930">
        <w:tc>
          <w:tcPr>
            <w:tcW w:w="5845" w:type="dxa"/>
          </w:tcPr>
          <w:p w14:paraId="7C5604B8" w14:textId="47E9A59C" w:rsidR="004C200A" w:rsidRPr="00E25DC6" w:rsidRDefault="00E25DC6"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0ACC8D74" w:rsidR="00872AF9" w:rsidRPr="00816615" w:rsidRDefault="00872AF9" w:rsidP="00816615">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lack of knowledge in recognizing these plants</w:t>
            </w:r>
            <w:r w:rsidR="00B7752C">
              <w:rPr>
                <w:rFonts w:ascii="Times New Roman" w:hAnsi="Times New Roman" w:cs="Times New Roman"/>
                <w:sz w:val="24"/>
                <w:szCs w:val="24"/>
              </w:rPr>
              <w:t xml:space="preserve"> </w:t>
            </w:r>
            <w:r w:rsidR="00920E89">
              <w:rPr>
                <w:rFonts w:ascii="Times New Roman" w:hAnsi="Times New Roman" w:cs="Times New Roman"/>
                <w:sz w:val="24"/>
                <w:szCs w:val="24"/>
              </w:rPr>
              <w:t>and their extinction.</w:t>
            </w:r>
          </w:p>
        </w:tc>
        <w:tc>
          <w:tcPr>
            <w:tcW w:w="3505" w:type="dxa"/>
          </w:tcPr>
          <w:p w14:paraId="7A968664" w14:textId="05E0F8E5" w:rsidR="004C200A" w:rsidRPr="00816615" w:rsidRDefault="00D65D10"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77777777" w:rsidR="00DA3462" w:rsidRPr="00DA3462" w:rsidRDefault="00DA3462" w:rsidP="00DA3462"/>
    <w:p w14:paraId="246868F5" w14:textId="79DA4B98"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2 Survey</w:t>
      </w:r>
    </w:p>
    <w:tbl>
      <w:tblPr>
        <w:tblStyle w:val="TableGrid"/>
        <w:tblW w:w="0" w:type="auto"/>
        <w:tblLook w:val="04A0" w:firstRow="1" w:lastRow="0" w:firstColumn="1" w:lastColumn="0" w:noHBand="0" w:noVBand="1"/>
      </w:tblPr>
      <w:tblGrid>
        <w:gridCol w:w="1975"/>
        <w:gridCol w:w="7375"/>
      </w:tblGrid>
      <w:tr w:rsidR="00D978C5" w:rsidRPr="00D978C5" w14:paraId="28B10700" w14:textId="77777777" w:rsidTr="00DE4FAD">
        <w:tc>
          <w:tcPr>
            <w:tcW w:w="1975" w:type="dxa"/>
          </w:tcPr>
          <w:p w14:paraId="23C4E4A8" w14:textId="26C87FC1" w:rsidR="00EE7527" w:rsidRPr="00D978C5" w:rsidRDefault="00EE7527"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shd w:val="clear" w:color="auto" w:fill="auto"/>
          </w:tcPr>
          <w:p w14:paraId="5384CCC8" w14:textId="2710040E" w:rsidR="00B7752C" w:rsidRPr="00D978C5" w:rsidRDefault="00B7752C" w:rsidP="0055092D">
            <w:pPr>
              <w:spacing w:line="360" w:lineRule="auto"/>
              <w:rPr>
                <w:rFonts w:ascii="Times New Roman" w:hAnsi="Times New Roman" w:cs="Times New Roman"/>
                <w:sz w:val="24"/>
                <w:szCs w:val="24"/>
                <w:shd w:val="clear" w:color="auto" w:fill="F1F3F4"/>
              </w:rPr>
            </w:pPr>
            <w:r w:rsidRPr="00D978C5">
              <w:rPr>
                <w:rFonts w:ascii="Times New Roman" w:hAnsi="Times New Roman" w:cs="Times New Roman"/>
                <w:sz w:val="24"/>
                <w:szCs w:val="24"/>
              </w:rPr>
              <w:t>Which age group do you belong to?</w:t>
            </w:r>
          </w:p>
        </w:tc>
      </w:tr>
      <w:tr w:rsidR="00D978C5" w:rsidRPr="00D978C5" w14:paraId="191C8E63" w14:textId="77777777" w:rsidTr="008277C0">
        <w:tc>
          <w:tcPr>
            <w:tcW w:w="1975" w:type="dxa"/>
          </w:tcPr>
          <w:p w14:paraId="2A664585" w14:textId="4D7A2719" w:rsidR="00EE7527" w:rsidRPr="00D978C5" w:rsidRDefault="0005294E"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085D3D6" w14:textId="5DF8A648" w:rsidR="00EE7527" w:rsidRPr="00D978C5" w:rsidRDefault="00EE7527" w:rsidP="0055092D">
            <w:pPr>
              <w:spacing w:line="360" w:lineRule="auto"/>
              <w:rPr>
                <w:rFonts w:ascii="Times New Roman" w:hAnsi="Times New Roman" w:cs="Times New Roman"/>
                <w:sz w:val="24"/>
                <w:szCs w:val="24"/>
              </w:rPr>
            </w:pPr>
          </w:p>
        </w:tc>
      </w:tr>
      <w:tr w:rsidR="00D978C5" w:rsidRPr="00D978C5" w14:paraId="3A5DF53B" w14:textId="77777777" w:rsidTr="008B70EC">
        <w:tc>
          <w:tcPr>
            <w:tcW w:w="9350" w:type="dxa"/>
            <w:gridSpan w:val="2"/>
          </w:tcPr>
          <w:p w14:paraId="4C3F7AFC" w14:textId="1D3B1AE1" w:rsidR="008277C0" w:rsidRPr="00D978C5" w:rsidRDefault="008277C0"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Observation</w:t>
            </w:r>
          </w:p>
        </w:tc>
      </w:tr>
      <w:tr w:rsidR="00D978C5" w:rsidRPr="00D978C5" w14:paraId="50E1B059" w14:textId="77777777" w:rsidTr="00BA581A">
        <w:tc>
          <w:tcPr>
            <w:tcW w:w="9350" w:type="dxa"/>
            <w:gridSpan w:val="2"/>
          </w:tcPr>
          <w:p w14:paraId="4B1536C6" w14:textId="77777777" w:rsidR="008277C0" w:rsidRPr="00D978C5" w:rsidRDefault="008277C0" w:rsidP="0055092D">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Conclusion</w:t>
            </w:r>
          </w:p>
          <w:p w14:paraId="2ECC1AA8" w14:textId="77777777" w:rsidR="00FC2813" w:rsidRPr="00D978C5" w:rsidRDefault="00FC2813" w:rsidP="0055092D">
            <w:pPr>
              <w:spacing w:line="360" w:lineRule="auto"/>
              <w:rPr>
                <w:rFonts w:ascii="Times New Roman" w:hAnsi="Times New Roman" w:cs="Times New Roman"/>
                <w:b/>
                <w:bCs/>
                <w:sz w:val="24"/>
                <w:szCs w:val="24"/>
              </w:rPr>
            </w:pPr>
          </w:p>
          <w:p w14:paraId="26A2DC14" w14:textId="34FE970F" w:rsidR="00FC2813" w:rsidRPr="00D978C5" w:rsidRDefault="00FC2813" w:rsidP="0055092D">
            <w:pPr>
              <w:spacing w:line="360" w:lineRule="auto"/>
              <w:rPr>
                <w:rFonts w:ascii="Times New Roman" w:hAnsi="Times New Roman" w:cs="Times New Roman"/>
                <w:b/>
                <w:bCs/>
                <w:sz w:val="24"/>
                <w:szCs w:val="24"/>
              </w:rPr>
            </w:pPr>
          </w:p>
        </w:tc>
      </w:tr>
      <w:tr w:rsidR="00D978C5" w:rsidRPr="00D978C5" w14:paraId="744164F5" w14:textId="77777777" w:rsidTr="008277C0">
        <w:tc>
          <w:tcPr>
            <w:tcW w:w="1975" w:type="dxa"/>
          </w:tcPr>
          <w:p w14:paraId="7D37324D" w14:textId="1BD8A5E0" w:rsidR="00EE7527" w:rsidRPr="00D978C5" w:rsidRDefault="00FC2813"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Question</w:t>
            </w:r>
          </w:p>
        </w:tc>
        <w:tc>
          <w:tcPr>
            <w:tcW w:w="7375" w:type="dxa"/>
          </w:tcPr>
          <w:p w14:paraId="4991AA5C" w14:textId="03C05936" w:rsidR="00EE7527" w:rsidRPr="00D978C5" w:rsidRDefault="00B7752C" w:rsidP="0055092D">
            <w:pPr>
              <w:spacing w:line="360" w:lineRule="auto"/>
              <w:rPr>
                <w:rFonts w:ascii="Times New Roman" w:hAnsi="Times New Roman" w:cs="Times New Roman"/>
                <w:sz w:val="24"/>
                <w:szCs w:val="24"/>
              </w:rPr>
            </w:pPr>
            <w:r w:rsidRPr="00D978C5">
              <w:rPr>
                <w:rFonts w:ascii="Times New Roman" w:hAnsi="Times New Roman" w:cs="Times New Roman"/>
                <w:sz w:val="24"/>
                <w:szCs w:val="24"/>
              </w:rPr>
              <w:t>Have you used Ayurvedic medicine before?</w:t>
            </w:r>
          </w:p>
        </w:tc>
      </w:tr>
      <w:tr w:rsidR="00D978C5" w:rsidRPr="00D978C5" w14:paraId="3F9E0CD7" w14:textId="77777777" w:rsidTr="008277C0">
        <w:tc>
          <w:tcPr>
            <w:tcW w:w="1975" w:type="dxa"/>
          </w:tcPr>
          <w:p w14:paraId="0BCB0D88" w14:textId="75685872" w:rsidR="00EE7527" w:rsidRPr="00D978C5" w:rsidRDefault="00FC2813"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Aim of the Question</w:t>
            </w:r>
          </w:p>
        </w:tc>
        <w:tc>
          <w:tcPr>
            <w:tcW w:w="7375" w:type="dxa"/>
          </w:tcPr>
          <w:p w14:paraId="07D2DE12" w14:textId="233863A1" w:rsidR="00B7752C" w:rsidRPr="00D978C5" w:rsidRDefault="00B7752C" w:rsidP="0055092D">
            <w:pPr>
              <w:spacing w:line="360" w:lineRule="auto"/>
              <w:rPr>
                <w:rFonts w:ascii="Times New Roman" w:hAnsi="Times New Roman" w:cs="Times New Roman"/>
                <w:sz w:val="24"/>
                <w:szCs w:val="24"/>
              </w:rPr>
            </w:pPr>
          </w:p>
        </w:tc>
      </w:tr>
      <w:tr w:rsidR="00D978C5" w:rsidRPr="00D978C5" w14:paraId="493A09E9" w14:textId="77777777" w:rsidTr="002E2207">
        <w:tc>
          <w:tcPr>
            <w:tcW w:w="9350" w:type="dxa"/>
            <w:gridSpan w:val="2"/>
          </w:tcPr>
          <w:p w14:paraId="3FCD7CD0" w14:textId="5F663B68" w:rsidR="0055092D" w:rsidRPr="00D978C5" w:rsidRDefault="0055092D"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03FDB657" w14:textId="77777777" w:rsidTr="00AD036F">
        <w:tc>
          <w:tcPr>
            <w:tcW w:w="9350" w:type="dxa"/>
            <w:gridSpan w:val="2"/>
          </w:tcPr>
          <w:p w14:paraId="1E9CE4AE" w14:textId="3CA89B5F" w:rsidR="00A845C0" w:rsidRPr="00D978C5" w:rsidRDefault="00A845C0" w:rsidP="0055092D">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24960F1E" w14:textId="77777777" w:rsidTr="008277C0">
        <w:tc>
          <w:tcPr>
            <w:tcW w:w="1975" w:type="dxa"/>
          </w:tcPr>
          <w:p w14:paraId="2BD4ADAA" w14:textId="46E56A7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9170E8E" w14:textId="4E1B22A9"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Do you believe that the Ayurvedic medicinal system in Sri Lanka is important?</w:t>
            </w:r>
          </w:p>
        </w:tc>
      </w:tr>
      <w:tr w:rsidR="00D978C5" w:rsidRPr="00D978C5" w14:paraId="3F4EB540" w14:textId="77777777" w:rsidTr="008277C0">
        <w:tc>
          <w:tcPr>
            <w:tcW w:w="1975" w:type="dxa"/>
          </w:tcPr>
          <w:p w14:paraId="44DFEBA4" w14:textId="21D399C0"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lastRenderedPageBreak/>
              <w:t>Aim of the Question</w:t>
            </w:r>
          </w:p>
        </w:tc>
        <w:tc>
          <w:tcPr>
            <w:tcW w:w="7375" w:type="dxa"/>
          </w:tcPr>
          <w:p w14:paraId="5D5FCD2A" w14:textId="77777777" w:rsidR="00DF6C9E" w:rsidRPr="00D978C5" w:rsidRDefault="00DF6C9E" w:rsidP="00DF6C9E">
            <w:pPr>
              <w:spacing w:line="360" w:lineRule="auto"/>
              <w:rPr>
                <w:rFonts w:ascii="Times New Roman" w:hAnsi="Times New Roman" w:cs="Times New Roman"/>
                <w:sz w:val="24"/>
                <w:szCs w:val="24"/>
              </w:rPr>
            </w:pPr>
          </w:p>
        </w:tc>
      </w:tr>
      <w:tr w:rsidR="00D978C5" w:rsidRPr="00D978C5" w14:paraId="66AB703D" w14:textId="77777777" w:rsidTr="00511226">
        <w:tc>
          <w:tcPr>
            <w:tcW w:w="9350" w:type="dxa"/>
            <w:gridSpan w:val="2"/>
          </w:tcPr>
          <w:p w14:paraId="18E36521" w14:textId="2E9B4501"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02C64D11" w14:textId="77777777" w:rsidTr="00455F49">
        <w:tc>
          <w:tcPr>
            <w:tcW w:w="9350" w:type="dxa"/>
            <w:gridSpan w:val="2"/>
          </w:tcPr>
          <w:p w14:paraId="7C812DC8" w14:textId="144A373D"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30528648" w14:textId="77777777" w:rsidTr="008277C0">
        <w:tc>
          <w:tcPr>
            <w:tcW w:w="1975" w:type="dxa"/>
          </w:tcPr>
          <w:p w14:paraId="378728CE" w14:textId="60F3FEC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57353C2E" w14:textId="60A92F98" w:rsidR="00DF6C9E" w:rsidRPr="00D978C5" w:rsidRDefault="001150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Are you aware that plant leaves are used as an ingredient in the preparation of Ayurvedic medicine?</w:t>
            </w:r>
          </w:p>
        </w:tc>
      </w:tr>
      <w:tr w:rsidR="00D978C5" w:rsidRPr="00D978C5" w14:paraId="1196DFE0" w14:textId="77777777" w:rsidTr="008277C0">
        <w:tc>
          <w:tcPr>
            <w:tcW w:w="1975" w:type="dxa"/>
          </w:tcPr>
          <w:p w14:paraId="56413CCC" w14:textId="5E4D37B4"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1FC632C8" w14:textId="6163098C" w:rsidR="00DF6C9E" w:rsidRPr="00D978C5" w:rsidRDefault="00DF6C9E" w:rsidP="00DF6C9E">
            <w:pPr>
              <w:spacing w:line="360" w:lineRule="auto"/>
              <w:rPr>
                <w:rFonts w:ascii="Times New Roman" w:hAnsi="Times New Roman" w:cs="Times New Roman"/>
                <w:sz w:val="24"/>
                <w:szCs w:val="24"/>
              </w:rPr>
            </w:pPr>
          </w:p>
        </w:tc>
      </w:tr>
      <w:tr w:rsidR="00D978C5" w:rsidRPr="00D978C5" w14:paraId="5C50E40F" w14:textId="77777777" w:rsidTr="007F0238">
        <w:tc>
          <w:tcPr>
            <w:tcW w:w="9350" w:type="dxa"/>
            <w:gridSpan w:val="2"/>
          </w:tcPr>
          <w:p w14:paraId="0F8E2C94" w14:textId="24025036"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1132F7C3" w14:textId="77777777" w:rsidTr="009815C8">
        <w:tc>
          <w:tcPr>
            <w:tcW w:w="9350" w:type="dxa"/>
            <w:gridSpan w:val="2"/>
          </w:tcPr>
          <w:p w14:paraId="79496EF7" w14:textId="0AC05DDD"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7EC3C97F" w14:textId="77777777" w:rsidTr="008277C0">
        <w:tc>
          <w:tcPr>
            <w:tcW w:w="1975" w:type="dxa"/>
          </w:tcPr>
          <w:p w14:paraId="30539352" w14:textId="6988C37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1477E45" w14:textId="23AB98C7" w:rsidR="00DF6C9E" w:rsidRPr="00D978C5" w:rsidRDefault="002D2A68"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rPr>
              <w:t>Are you able to identify Ayurvedic plants on your own?</w:t>
            </w:r>
          </w:p>
        </w:tc>
      </w:tr>
      <w:tr w:rsidR="00D978C5" w:rsidRPr="00D978C5" w14:paraId="79B7888E" w14:textId="77777777" w:rsidTr="008277C0">
        <w:tc>
          <w:tcPr>
            <w:tcW w:w="1975" w:type="dxa"/>
          </w:tcPr>
          <w:p w14:paraId="7B787340" w14:textId="25B7D0C8"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56EA687E" w14:textId="77777777" w:rsidR="00DF6C9E" w:rsidRPr="00D978C5" w:rsidRDefault="00DF6C9E" w:rsidP="00DF6C9E">
            <w:pPr>
              <w:spacing w:line="360" w:lineRule="auto"/>
              <w:rPr>
                <w:rFonts w:ascii="Times New Roman" w:hAnsi="Times New Roman" w:cs="Times New Roman"/>
                <w:sz w:val="24"/>
                <w:szCs w:val="24"/>
              </w:rPr>
            </w:pPr>
          </w:p>
        </w:tc>
      </w:tr>
      <w:tr w:rsidR="00D978C5" w:rsidRPr="00D978C5" w14:paraId="4CFB592D" w14:textId="77777777" w:rsidTr="005E651F">
        <w:tc>
          <w:tcPr>
            <w:tcW w:w="9350" w:type="dxa"/>
            <w:gridSpan w:val="2"/>
          </w:tcPr>
          <w:p w14:paraId="04B2733B" w14:textId="68DFDE1C"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Observation</w:t>
            </w:r>
          </w:p>
        </w:tc>
      </w:tr>
      <w:tr w:rsidR="00D978C5" w:rsidRPr="00D978C5" w14:paraId="764B3FA2" w14:textId="77777777" w:rsidTr="0024576E">
        <w:tc>
          <w:tcPr>
            <w:tcW w:w="9350" w:type="dxa"/>
            <w:gridSpan w:val="2"/>
          </w:tcPr>
          <w:p w14:paraId="240887B7" w14:textId="5DC447EC"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b/>
                <w:bCs/>
                <w:sz w:val="24"/>
                <w:szCs w:val="24"/>
              </w:rPr>
              <w:t>Conclusion</w:t>
            </w:r>
          </w:p>
        </w:tc>
      </w:tr>
      <w:tr w:rsidR="00D978C5" w:rsidRPr="00D978C5" w14:paraId="0200A04C" w14:textId="77777777" w:rsidTr="008277C0">
        <w:tc>
          <w:tcPr>
            <w:tcW w:w="1975" w:type="dxa"/>
          </w:tcPr>
          <w:p w14:paraId="156F7B4F" w14:textId="2A0D61D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70DA4E74" w14:textId="77777777" w:rsidR="00DF6C9E" w:rsidRPr="00D978C5" w:rsidRDefault="00DF6C9E" w:rsidP="003E42F5">
            <w:pPr>
              <w:spacing w:line="360" w:lineRule="auto"/>
              <w:rPr>
                <w:rFonts w:ascii="Times New Roman" w:hAnsi="Times New Roman" w:cs="Times New Roman"/>
                <w:sz w:val="24"/>
                <w:szCs w:val="24"/>
                <w:shd w:val="clear" w:color="auto" w:fill="F8F9FA"/>
              </w:rPr>
            </w:pPr>
          </w:p>
        </w:tc>
      </w:tr>
      <w:tr w:rsidR="00D978C5" w:rsidRPr="00D978C5" w14:paraId="54F94E70" w14:textId="77777777" w:rsidTr="008277C0">
        <w:tc>
          <w:tcPr>
            <w:tcW w:w="1975" w:type="dxa"/>
          </w:tcPr>
          <w:p w14:paraId="3A99EF17" w14:textId="53EAA2B7"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E7621BE" w14:textId="46C2D8FE"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00FD0D2A" w14:textId="77777777" w:rsidTr="00EB5B6C">
        <w:tc>
          <w:tcPr>
            <w:tcW w:w="9350" w:type="dxa"/>
            <w:gridSpan w:val="2"/>
          </w:tcPr>
          <w:p w14:paraId="733630DA" w14:textId="4A1C1FF8"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1714E7D6" w14:textId="77777777" w:rsidTr="000F4E7C">
        <w:tc>
          <w:tcPr>
            <w:tcW w:w="9350" w:type="dxa"/>
            <w:gridSpan w:val="2"/>
          </w:tcPr>
          <w:p w14:paraId="0E636B37" w14:textId="56B55C2F"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52F51891" w14:textId="77777777" w:rsidTr="008277C0">
        <w:tc>
          <w:tcPr>
            <w:tcW w:w="1975" w:type="dxa"/>
          </w:tcPr>
          <w:p w14:paraId="5A4DB1FC" w14:textId="0667EFF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71B1F446" w14:textId="55D2A05A" w:rsidR="00DF6C9E" w:rsidRPr="00D978C5" w:rsidRDefault="00D978C5" w:rsidP="002D2A68">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Could you identify the plant to which the above shown leaf image belongs to?</w:t>
            </w:r>
          </w:p>
        </w:tc>
      </w:tr>
      <w:tr w:rsidR="00D978C5" w:rsidRPr="00D978C5" w14:paraId="02071F0B" w14:textId="77777777" w:rsidTr="008277C0">
        <w:tc>
          <w:tcPr>
            <w:tcW w:w="1975" w:type="dxa"/>
          </w:tcPr>
          <w:p w14:paraId="153E5F04" w14:textId="27161FE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14CFC6B7" w14:textId="26A7937F"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572E5FEC" w14:textId="77777777" w:rsidTr="005D60AE">
        <w:tc>
          <w:tcPr>
            <w:tcW w:w="9350" w:type="dxa"/>
            <w:gridSpan w:val="2"/>
          </w:tcPr>
          <w:p w14:paraId="3A868F25" w14:textId="53B77F60"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3DC7381E" w14:textId="77777777" w:rsidTr="00807AFE">
        <w:tc>
          <w:tcPr>
            <w:tcW w:w="9350" w:type="dxa"/>
            <w:gridSpan w:val="2"/>
          </w:tcPr>
          <w:p w14:paraId="03C5291F" w14:textId="0B437DFA"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1DA74EFF" w14:textId="77777777" w:rsidTr="008277C0">
        <w:tc>
          <w:tcPr>
            <w:tcW w:w="1975" w:type="dxa"/>
          </w:tcPr>
          <w:p w14:paraId="7AB89915" w14:textId="511837DA"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6D5A854" w14:textId="1922BEEA" w:rsidR="00DF6C9E" w:rsidRPr="00D978C5" w:rsidRDefault="00D978C5" w:rsidP="00D978C5">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If there were Ayurvedic medicinal plants in your home gardens, would you preserve them?</w:t>
            </w:r>
          </w:p>
        </w:tc>
      </w:tr>
      <w:tr w:rsidR="00D978C5" w:rsidRPr="00D978C5" w14:paraId="1453AAB9" w14:textId="77777777" w:rsidTr="008277C0">
        <w:tc>
          <w:tcPr>
            <w:tcW w:w="1975" w:type="dxa"/>
          </w:tcPr>
          <w:p w14:paraId="1F959CCD" w14:textId="470A6945"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49AD3193"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042783CE" w14:textId="77777777" w:rsidTr="00F156D2">
        <w:tc>
          <w:tcPr>
            <w:tcW w:w="9350" w:type="dxa"/>
            <w:gridSpan w:val="2"/>
          </w:tcPr>
          <w:p w14:paraId="62F8F6F8" w14:textId="3094B85A"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lastRenderedPageBreak/>
              <w:t>Observation</w:t>
            </w:r>
          </w:p>
        </w:tc>
      </w:tr>
      <w:tr w:rsidR="00D978C5" w:rsidRPr="00D978C5" w14:paraId="2403AEDF" w14:textId="77777777" w:rsidTr="00440859">
        <w:tc>
          <w:tcPr>
            <w:tcW w:w="9350" w:type="dxa"/>
            <w:gridSpan w:val="2"/>
          </w:tcPr>
          <w:p w14:paraId="2E418E7A" w14:textId="7E441550"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7361268F" w14:textId="77777777" w:rsidTr="008277C0">
        <w:tc>
          <w:tcPr>
            <w:tcW w:w="1975" w:type="dxa"/>
          </w:tcPr>
          <w:p w14:paraId="0EF40343" w14:textId="0EA57722"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60A6897" w14:textId="5C957B9C"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sz w:val="24"/>
                <w:szCs w:val="24"/>
                <w:shd w:val="clear" w:color="auto" w:fill="F8F9FA"/>
              </w:rPr>
              <w:t>Have you ever heard of a system that could recognize Ayurvedic plant leaves while in their natural environment?</w:t>
            </w:r>
          </w:p>
          <w:p w14:paraId="422DD56A"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46045BFC" w14:textId="77777777" w:rsidTr="008277C0">
        <w:tc>
          <w:tcPr>
            <w:tcW w:w="1975" w:type="dxa"/>
          </w:tcPr>
          <w:p w14:paraId="6808BF39" w14:textId="3EF1C90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329CD782" w14:textId="13320056"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234425D2" w14:textId="77777777" w:rsidTr="00CE7533">
        <w:tc>
          <w:tcPr>
            <w:tcW w:w="9350" w:type="dxa"/>
            <w:gridSpan w:val="2"/>
          </w:tcPr>
          <w:p w14:paraId="45492CB0" w14:textId="05D1E5E6"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722C3729" w14:textId="77777777" w:rsidTr="00244482">
        <w:tc>
          <w:tcPr>
            <w:tcW w:w="9350" w:type="dxa"/>
            <w:gridSpan w:val="2"/>
          </w:tcPr>
          <w:p w14:paraId="1D341592" w14:textId="56BB57B2"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r w:rsidR="00D978C5" w:rsidRPr="00D978C5" w14:paraId="24183027" w14:textId="77777777" w:rsidTr="008277C0">
        <w:tc>
          <w:tcPr>
            <w:tcW w:w="1975" w:type="dxa"/>
          </w:tcPr>
          <w:p w14:paraId="2F344BA4" w14:textId="3F65450E"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Question</w:t>
            </w:r>
          </w:p>
        </w:tc>
        <w:tc>
          <w:tcPr>
            <w:tcW w:w="7375" w:type="dxa"/>
          </w:tcPr>
          <w:p w14:paraId="1E293974" w14:textId="77777777" w:rsidR="00DF6C9E" w:rsidRPr="00D978C5" w:rsidRDefault="00DF6C9E" w:rsidP="00DF6C9E">
            <w:pPr>
              <w:spacing w:line="360" w:lineRule="auto"/>
              <w:rPr>
                <w:rFonts w:ascii="Times New Roman" w:hAnsi="Times New Roman" w:cs="Times New Roman"/>
                <w:sz w:val="24"/>
                <w:szCs w:val="24"/>
              </w:rPr>
            </w:pPr>
            <w:r w:rsidRPr="00D978C5">
              <w:rPr>
                <w:rFonts w:ascii="Times New Roman" w:hAnsi="Times New Roman" w:cs="Times New Roman"/>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5A6E3815" w14:textId="77777777" w:rsidTr="008277C0">
        <w:tc>
          <w:tcPr>
            <w:tcW w:w="1975" w:type="dxa"/>
          </w:tcPr>
          <w:p w14:paraId="2A9161DA" w14:textId="589A6B81" w:rsidR="00DF6C9E" w:rsidRPr="00D978C5" w:rsidRDefault="00DF6C9E" w:rsidP="00DF6C9E">
            <w:pPr>
              <w:spacing w:line="360" w:lineRule="auto"/>
              <w:rPr>
                <w:rFonts w:ascii="Times New Roman" w:hAnsi="Times New Roman" w:cs="Times New Roman"/>
                <w:b/>
                <w:bCs/>
                <w:sz w:val="24"/>
                <w:szCs w:val="24"/>
              </w:rPr>
            </w:pPr>
            <w:r w:rsidRPr="00D978C5">
              <w:rPr>
                <w:rFonts w:ascii="Times New Roman" w:hAnsi="Times New Roman" w:cs="Times New Roman"/>
                <w:b/>
                <w:bCs/>
                <w:sz w:val="24"/>
                <w:szCs w:val="24"/>
              </w:rPr>
              <w:t>Aim of the Question</w:t>
            </w:r>
          </w:p>
        </w:tc>
        <w:tc>
          <w:tcPr>
            <w:tcW w:w="7375" w:type="dxa"/>
          </w:tcPr>
          <w:p w14:paraId="2663B6F2" w14:textId="77777777" w:rsidR="00DF6C9E" w:rsidRPr="00D978C5" w:rsidRDefault="00DF6C9E" w:rsidP="00DF6C9E">
            <w:pPr>
              <w:spacing w:line="360" w:lineRule="auto"/>
              <w:rPr>
                <w:rFonts w:ascii="Times New Roman" w:hAnsi="Times New Roman" w:cs="Times New Roman"/>
                <w:sz w:val="24"/>
                <w:szCs w:val="24"/>
                <w:shd w:val="clear" w:color="auto" w:fill="F8F9FA"/>
              </w:rPr>
            </w:pPr>
          </w:p>
        </w:tc>
      </w:tr>
      <w:tr w:rsidR="00D978C5" w:rsidRPr="00D978C5" w14:paraId="4BE91423" w14:textId="77777777" w:rsidTr="009E0B54">
        <w:tc>
          <w:tcPr>
            <w:tcW w:w="9350" w:type="dxa"/>
            <w:gridSpan w:val="2"/>
          </w:tcPr>
          <w:p w14:paraId="7A348541" w14:textId="759D16DC"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Observation</w:t>
            </w:r>
          </w:p>
        </w:tc>
      </w:tr>
      <w:tr w:rsidR="00D978C5" w:rsidRPr="00D978C5" w14:paraId="0FAC6597" w14:textId="77777777" w:rsidTr="00B75B33">
        <w:tc>
          <w:tcPr>
            <w:tcW w:w="9350" w:type="dxa"/>
            <w:gridSpan w:val="2"/>
          </w:tcPr>
          <w:p w14:paraId="1663D9EF" w14:textId="37FA322D" w:rsidR="00DF6C9E" w:rsidRPr="00D978C5" w:rsidRDefault="00DF6C9E" w:rsidP="00DF6C9E">
            <w:pPr>
              <w:spacing w:line="360" w:lineRule="auto"/>
              <w:rPr>
                <w:rFonts w:ascii="Times New Roman" w:hAnsi="Times New Roman" w:cs="Times New Roman"/>
                <w:sz w:val="24"/>
                <w:szCs w:val="24"/>
                <w:shd w:val="clear" w:color="auto" w:fill="F8F9FA"/>
              </w:rPr>
            </w:pPr>
            <w:r w:rsidRPr="00D978C5">
              <w:rPr>
                <w:rFonts w:ascii="Times New Roman" w:hAnsi="Times New Roman" w:cs="Times New Roman"/>
                <w:b/>
                <w:bCs/>
                <w:sz w:val="24"/>
                <w:szCs w:val="24"/>
              </w:rPr>
              <w:t>Conclusion</w:t>
            </w:r>
          </w:p>
        </w:tc>
      </w:tr>
    </w:tbl>
    <w:p w14:paraId="5DF744D2" w14:textId="77777777" w:rsidR="003919DD" w:rsidRDefault="003919DD" w:rsidP="00717BD1">
      <w:pPr>
        <w:pStyle w:val="Heading3"/>
        <w:rPr>
          <w:rFonts w:ascii="Times New Roman" w:hAnsi="Times New Roman" w:cs="Times New Roman"/>
          <w:b/>
          <w:bCs/>
          <w:color w:val="auto"/>
        </w:rPr>
      </w:pPr>
    </w:p>
    <w:p w14:paraId="11C06B1B" w14:textId="3F4F3D81"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3 Prototyping</w:t>
      </w:r>
    </w:p>
    <w:p w14:paraId="783E16E0" w14:textId="199706D2" w:rsidR="00DA3462" w:rsidRPr="00095116" w:rsidRDefault="00B12BCD" w:rsidP="00095116">
      <w:pPr>
        <w:spacing w:line="360" w:lineRule="auto"/>
        <w:rPr>
          <w:rFonts w:ascii="Times New Roman" w:hAnsi="Times New Roman" w:cs="Times New Roman"/>
          <w:sz w:val="24"/>
          <w:szCs w:val="24"/>
        </w:rPr>
      </w:pPr>
      <w:r w:rsidRPr="00095116">
        <w:rPr>
          <w:rFonts w:ascii="Times New Roman" w:hAnsi="Times New Roman" w:cs="Times New Roman"/>
          <w:sz w:val="24"/>
          <w:szCs w:val="24"/>
        </w:rPr>
        <w:t xml:space="preserve">The author </w:t>
      </w:r>
      <w:r w:rsidR="00AB4A02" w:rsidRPr="00095116">
        <w:rPr>
          <w:rFonts w:ascii="Times New Roman" w:hAnsi="Times New Roman" w:cs="Times New Roman"/>
          <w:sz w:val="24"/>
          <w:szCs w:val="24"/>
        </w:rPr>
        <w:t>implemented CNNs from scratch and fine-tuned</w:t>
      </w:r>
      <w:r w:rsidR="005D0CED" w:rsidRPr="00095116">
        <w:rPr>
          <w:rFonts w:ascii="Times New Roman" w:hAnsi="Times New Roman" w:cs="Times New Roman"/>
          <w:sz w:val="24"/>
          <w:szCs w:val="24"/>
        </w:rPr>
        <w:t xml:space="preserve"> the hyperparameters</w:t>
      </w:r>
      <w:r w:rsidR="00AB4A02" w:rsidRPr="00095116">
        <w:rPr>
          <w:rFonts w:ascii="Times New Roman" w:hAnsi="Times New Roman" w:cs="Times New Roman"/>
          <w:sz w:val="24"/>
          <w:szCs w:val="24"/>
        </w:rPr>
        <w:t xml:space="preserve"> to</w:t>
      </w:r>
      <w:r w:rsidR="005D0CED" w:rsidRPr="00095116">
        <w:rPr>
          <w:rFonts w:ascii="Times New Roman" w:hAnsi="Times New Roman" w:cs="Times New Roman"/>
          <w:sz w:val="24"/>
          <w:szCs w:val="24"/>
        </w:rPr>
        <w:t xml:space="preserve"> </w:t>
      </w:r>
      <w:r w:rsidR="00AB4A02" w:rsidRPr="00095116">
        <w:rPr>
          <w:rFonts w:ascii="Times New Roman" w:hAnsi="Times New Roman" w:cs="Times New Roman"/>
          <w:sz w:val="24"/>
          <w:szCs w:val="24"/>
        </w:rPr>
        <w:t>obtain the best accuracy and to reduce overfitting.</w:t>
      </w:r>
      <w:r w:rsidR="000D1274" w:rsidRPr="00095116">
        <w:rPr>
          <w:rFonts w:ascii="Times New Roman" w:hAnsi="Times New Roman" w:cs="Times New Roman"/>
          <w:sz w:val="24"/>
          <w:szCs w:val="24"/>
        </w:rPr>
        <w:t xml:space="preserve"> It was found that CNN</w:t>
      </w:r>
      <w:r w:rsidR="00095116" w:rsidRPr="00095116">
        <w:rPr>
          <w:rFonts w:ascii="Times New Roman" w:hAnsi="Times New Roman" w:cs="Times New Roman"/>
          <w:sz w:val="24"/>
          <w:szCs w:val="24"/>
        </w:rPr>
        <w:t>s</w:t>
      </w:r>
      <w:r w:rsidR="000D1274"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can</w:t>
      </w:r>
      <w:r w:rsidR="000D1274" w:rsidRPr="00095116">
        <w:rPr>
          <w:rFonts w:ascii="Times New Roman" w:hAnsi="Times New Roman" w:cs="Times New Roman"/>
          <w:sz w:val="24"/>
          <w:szCs w:val="24"/>
        </w:rPr>
        <w:t xml:space="preserve"> </w:t>
      </w:r>
      <w:r w:rsidR="00DF525C" w:rsidRPr="00095116">
        <w:rPr>
          <w:rFonts w:ascii="Times New Roman" w:hAnsi="Times New Roman" w:cs="Times New Roman"/>
          <w:sz w:val="24"/>
          <w:szCs w:val="24"/>
        </w:rPr>
        <w:t>extract features</w:t>
      </w:r>
      <w:r w:rsidR="008A6C8E" w:rsidRPr="00095116">
        <w:rPr>
          <w:rFonts w:ascii="Times New Roman" w:hAnsi="Times New Roman" w:cs="Times New Roman"/>
          <w:sz w:val="24"/>
          <w:szCs w:val="24"/>
        </w:rPr>
        <w:t xml:space="preserve"> and distinguish between the </w:t>
      </w:r>
      <w:r w:rsidR="00095116" w:rsidRPr="00095116">
        <w:rPr>
          <w:rFonts w:ascii="Times New Roman" w:hAnsi="Times New Roman" w:cs="Times New Roman"/>
          <w:sz w:val="24"/>
          <w:szCs w:val="24"/>
        </w:rPr>
        <w:t>foreground and background well</w:t>
      </w:r>
      <w:r w:rsidR="00DF525C" w:rsidRPr="00095116">
        <w:rPr>
          <w:rFonts w:ascii="Times New Roman" w:hAnsi="Times New Roman" w:cs="Times New Roman"/>
          <w:sz w:val="24"/>
          <w:szCs w:val="24"/>
        </w:rPr>
        <w:t xml:space="preserve"> </w:t>
      </w:r>
      <w:r w:rsidR="00993823" w:rsidRPr="00095116">
        <w:rPr>
          <w:rFonts w:ascii="Times New Roman" w:hAnsi="Times New Roman" w:cs="Times New Roman"/>
          <w:sz w:val="24"/>
          <w:szCs w:val="24"/>
        </w:rPr>
        <w:t>on</w:t>
      </w:r>
      <w:r w:rsidR="00DF525C" w:rsidRPr="00095116">
        <w:rPr>
          <w:rFonts w:ascii="Times New Roman" w:hAnsi="Times New Roman" w:cs="Times New Roman"/>
          <w:sz w:val="24"/>
          <w:szCs w:val="24"/>
        </w:rPr>
        <w:t xml:space="preserve"> their own. Multiple pre-trained models were trained using the transfer learning approach </w:t>
      </w:r>
      <w:r w:rsidR="00095116" w:rsidRPr="00095116">
        <w:rPr>
          <w:rFonts w:ascii="Times New Roman" w:hAnsi="Times New Roman" w:cs="Times New Roman"/>
          <w:sz w:val="24"/>
          <w:szCs w:val="24"/>
        </w:rPr>
        <w:t>to</w:t>
      </w:r>
      <w:r w:rsidR="00DF525C" w:rsidRPr="00095116">
        <w:rPr>
          <w:rFonts w:ascii="Times New Roman" w:hAnsi="Times New Roman" w:cs="Times New Roman"/>
          <w:sz w:val="24"/>
          <w:szCs w:val="24"/>
        </w:rPr>
        <w:t xml:space="preserve"> find the models which are most appropriate for this research. </w:t>
      </w:r>
      <w:r w:rsidR="00993823" w:rsidRPr="00095116">
        <w:rPr>
          <w:rFonts w:ascii="Times New Roman" w:hAnsi="Times New Roman" w:cs="Times New Roman"/>
          <w:sz w:val="24"/>
          <w:szCs w:val="24"/>
        </w:rPr>
        <w:t xml:space="preserve">The </w:t>
      </w:r>
      <w:r w:rsidR="0000007B" w:rsidRPr="00095116">
        <w:rPr>
          <w:rFonts w:ascii="Times New Roman" w:hAnsi="Times New Roman" w:cs="Times New Roman"/>
          <w:sz w:val="24"/>
          <w:szCs w:val="24"/>
        </w:rPr>
        <w:t xml:space="preserve">convolutional layers in </w:t>
      </w:r>
      <w:r w:rsidR="00993823" w:rsidRPr="00095116">
        <w:rPr>
          <w:rFonts w:ascii="Times New Roman" w:hAnsi="Times New Roman" w:cs="Times New Roman"/>
          <w:sz w:val="24"/>
          <w:szCs w:val="24"/>
        </w:rPr>
        <w:t>pre-trained models were</w:t>
      </w:r>
      <w:r w:rsidR="0000007B" w:rsidRPr="00095116">
        <w:rPr>
          <w:rFonts w:ascii="Times New Roman" w:hAnsi="Times New Roman" w:cs="Times New Roman"/>
          <w:sz w:val="24"/>
          <w:szCs w:val="24"/>
        </w:rPr>
        <w:t xml:space="preserve"> used as feature extractors and fully connected layers were added by the author for classification. </w:t>
      </w:r>
      <w:r w:rsidR="0045559A" w:rsidRPr="00095116">
        <w:rPr>
          <w:rFonts w:ascii="Times New Roman" w:hAnsi="Times New Roman" w:cs="Times New Roman"/>
          <w:sz w:val="24"/>
          <w:szCs w:val="24"/>
        </w:rPr>
        <w:t>It was found that using transfer learning was a better option than implementing CNNs from s</w:t>
      </w:r>
      <w:r w:rsidR="00993823" w:rsidRPr="00095116">
        <w:rPr>
          <w:rFonts w:ascii="Times New Roman" w:hAnsi="Times New Roman" w:cs="Times New Roman"/>
          <w:sz w:val="24"/>
          <w:szCs w:val="24"/>
        </w:rPr>
        <w:t>cratch</w:t>
      </w:r>
      <w:r w:rsidR="008C4D40" w:rsidRPr="00095116">
        <w:rPr>
          <w:rFonts w:ascii="Times New Roman" w:hAnsi="Times New Roman" w:cs="Times New Roman"/>
          <w:sz w:val="24"/>
          <w:szCs w:val="24"/>
        </w:rPr>
        <w:t xml:space="preserve"> because the dataset was not large enough for CNNs to perform well</w:t>
      </w:r>
      <w:r w:rsidR="0069559A" w:rsidRPr="00095116">
        <w:rPr>
          <w:rFonts w:ascii="Times New Roman" w:hAnsi="Times New Roman" w:cs="Times New Roman"/>
          <w:sz w:val="24"/>
          <w:szCs w:val="24"/>
        </w:rPr>
        <w:t xml:space="preserve">. </w:t>
      </w:r>
      <w:r w:rsidR="00651B51" w:rsidRPr="00095116">
        <w:rPr>
          <w:rFonts w:ascii="Times New Roman" w:hAnsi="Times New Roman" w:cs="Times New Roman"/>
          <w:sz w:val="24"/>
          <w:szCs w:val="24"/>
        </w:rPr>
        <w:t xml:space="preserve">The 3 best performing models </w:t>
      </w:r>
      <w:r w:rsidR="005749D7" w:rsidRPr="00095116">
        <w:rPr>
          <w:rFonts w:ascii="Times New Roman" w:hAnsi="Times New Roman" w:cs="Times New Roman"/>
          <w:sz w:val="24"/>
          <w:szCs w:val="24"/>
        </w:rPr>
        <w:t xml:space="preserve">were further fine-tuned </w:t>
      </w:r>
      <w:r w:rsidR="005F00B8" w:rsidRPr="00095116">
        <w:rPr>
          <w:rFonts w:ascii="Times New Roman" w:hAnsi="Times New Roman" w:cs="Times New Roman"/>
          <w:sz w:val="24"/>
          <w:szCs w:val="24"/>
        </w:rPr>
        <w:t>to</w:t>
      </w:r>
      <w:r w:rsidR="005749D7" w:rsidRPr="00095116">
        <w:rPr>
          <w:rFonts w:ascii="Times New Roman" w:hAnsi="Times New Roman" w:cs="Times New Roman"/>
          <w:sz w:val="24"/>
          <w:szCs w:val="24"/>
        </w:rPr>
        <w:t xml:space="preserve"> increase their performance and they were used to build </w:t>
      </w:r>
      <w:r w:rsidR="005F00B8" w:rsidRPr="00095116">
        <w:rPr>
          <w:rFonts w:ascii="Times New Roman" w:hAnsi="Times New Roman" w:cs="Times New Roman"/>
          <w:sz w:val="24"/>
          <w:szCs w:val="24"/>
        </w:rPr>
        <w:t>an</w:t>
      </w:r>
      <w:r w:rsidR="005749D7" w:rsidRPr="00095116">
        <w:rPr>
          <w:rFonts w:ascii="Times New Roman" w:hAnsi="Times New Roman" w:cs="Times New Roman"/>
          <w:sz w:val="24"/>
          <w:szCs w:val="24"/>
        </w:rPr>
        <w:t xml:space="preserve"> ensemble model using the averaging technique.</w:t>
      </w:r>
      <w:r w:rsidR="00CF1BD2">
        <w:rPr>
          <w:rFonts w:ascii="Times New Roman" w:hAnsi="Times New Roman" w:cs="Times New Roman"/>
          <w:sz w:val="24"/>
          <w:szCs w:val="24"/>
        </w:rPr>
        <w:t xml:space="preserve"> </w:t>
      </w:r>
      <w:r w:rsidR="00C909C4">
        <w:rPr>
          <w:rFonts w:ascii="Times New Roman" w:hAnsi="Times New Roman" w:cs="Times New Roman"/>
          <w:sz w:val="24"/>
          <w:szCs w:val="24"/>
        </w:rPr>
        <w:t>Combining outputs from individual models and forming an ensemble model showed higher performance rather than using individual models.</w:t>
      </w:r>
    </w:p>
    <w:p w14:paraId="0C65FFF7" w14:textId="77777777" w:rsidR="00DA3462" w:rsidRDefault="00DA3462" w:rsidP="00DA3462"/>
    <w:p w14:paraId="299D89CC" w14:textId="77777777" w:rsidR="00DA3462" w:rsidRPr="00DA3462" w:rsidRDefault="00DA3462" w:rsidP="00DA3462"/>
    <w:p w14:paraId="6DA8D020" w14:textId="77777777" w:rsidR="00717BD1" w:rsidRPr="00717BD1" w:rsidRDefault="00717BD1" w:rsidP="00717BD1">
      <w:pPr>
        <w:pStyle w:val="Heading3"/>
        <w:rPr>
          <w:rFonts w:ascii="Times New Roman" w:hAnsi="Times New Roman" w:cs="Times New Roman"/>
          <w:b/>
          <w:bCs/>
          <w:color w:val="auto"/>
        </w:rPr>
      </w:pPr>
    </w:p>
    <w:p w14:paraId="11F5E1D6" w14:textId="7734FEB1" w:rsidR="00954301" w:rsidRPr="00717BD1" w:rsidRDefault="0095430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p>
    <w:tbl>
      <w:tblPr>
        <w:tblStyle w:val="TableGrid"/>
        <w:tblW w:w="9625" w:type="dxa"/>
        <w:tblLook w:val="04A0" w:firstRow="1" w:lastRow="0" w:firstColumn="1" w:lastColumn="0" w:noHBand="0" w:noVBand="1"/>
      </w:tblPr>
      <w:tblGrid>
        <w:gridCol w:w="6385"/>
        <w:gridCol w:w="1080"/>
        <w:gridCol w:w="1080"/>
        <w:gridCol w:w="1080"/>
      </w:tblGrid>
      <w:tr w:rsidR="0089002F" w:rsidRPr="002E4266" w14:paraId="3A4F5265" w14:textId="77777777" w:rsidTr="003F5B31">
        <w:trPr>
          <w:trHeight w:val="2909"/>
        </w:trPr>
        <w:tc>
          <w:tcPr>
            <w:tcW w:w="6385" w:type="dxa"/>
          </w:tcPr>
          <w:p w14:paraId="0A420634" w14:textId="3858C7AC" w:rsidR="001539F6" w:rsidRPr="002E4266" w:rsidRDefault="001539F6" w:rsidP="002871AE">
            <w:pPr>
              <w:pStyle w:val="Heading2"/>
              <w:spacing w:line="360" w:lineRule="auto"/>
              <w:jc w:val="center"/>
              <w:rPr>
                <w:rFonts w:ascii="Times New Roman" w:hAnsi="Times New Roman" w:cs="Times New Roman"/>
                <w:b/>
                <w:bCs/>
                <w:color w:val="auto"/>
                <w:sz w:val="24"/>
                <w:szCs w:val="24"/>
              </w:rPr>
            </w:pPr>
            <w:r w:rsidRPr="002E4266">
              <w:rPr>
                <w:rFonts w:ascii="Times New Roman" w:hAnsi="Times New Roman" w:cs="Times New Roman"/>
                <w:b/>
                <w:bCs/>
                <w:color w:val="auto"/>
                <w:sz w:val="24"/>
                <w:szCs w:val="24"/>
              </w:rPr>
              <w:t>Finding</w:t>
            </w:r>
          </w:p>
        </w:tc>
        <w:tc>
          <w:tcPr>
            <w:tcW w:w="1080" w:type="dxa"/>
          </w:tcPr>
          <w:p w14:paraId="21F4BB81" w14:textId="00AFA6C8"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59264" behindDoc="0" locked="0" layoutInCell="1" allowOverlap="1" wp14:anchorId="583BA0DB" wp14:editId="7AFFD32C">
                      <wp:simplePos x="0" y="0"/>
                      <wp:positionH relativeFrom="column">
                        <wp:posOffset>-587375</wp:posOffset>
                      </wp:positionH>
                      <wp:positionV relativeFrom="paragraph">
                        <wp:posOffset>628650</wp:posOffset>
                      </wp:positionV>
                      <wp:extent cx="1515110" cy="267970"/>
                      <wp:effectExtent l="0" t="5080" r="3810" b="381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515110" cy="267970"/>
                              </a:xfrm>
                              <a:prstGeom prst="rect">
                                <a:avLst/>
                              </a:prstGeom>
                              <a:solidFill>
                                <a:srgbClr val="FFFFFF"/>
                              </a:solidFill>
                              <a:ln w="9525">
                                <a:noFill/>
                                <a:miter lim="800000"/>
                                <a:headEnd/>
                                <a:tailEnd/>
                              </a:ln>
                            </wps:spPr>
                            <wps:txbx>
                              <w:txbxContent>
                                <w:p w14:paraId="022F8BB1" w14:textId="6160B2B6" w:rsidR="002E4266" w:rsidRDefault="002E4266">
                                  <w:r w:rsidRPr="002E4266">
                                    <w:rPr>
                                      <w:rFonts w:ascii="Times New Roman" w:hAnsi="Times New Roman" w:cs="Times New Roman"/>
                                      <w:b/>
                                      <w:bCs/>
                                      <w:sz w:val="24"/>
                                      <w:szCs w:val="24"/>
                                    </w:rPr>
                                    <w:t>Literature Review</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83BA0DB" id="_x0000_t202" coordsize="21600,21600" o:spt="202" path="m,l,21600r21600,l21600,xe">
                      <v:stroke joinstyle="miter"/>
                      <v:path gradientshapeok="t" o:connecttype="rect"/>
                    </v:shapetype>
                    <v:shape id="Text Box 2" o:spid="_x0000_s1026" type="#_x0000_t202" style="position:absolute;margin-left:-46.25pt;margin-top:49.5pt;width:119.3pt;height:21.1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" stroked="f">
                      <v:textbox>
                        <w:txbxContent>
                          <w:p w14:paraId="022F8BB1" w14:textId="6160B2B6" w:rsidR="002E4266" w:rsidRDefault="002E4266">
                            <w:r w:rsidRPr="002E4266">
                              <w:rPr>
                                <w:rFonts w:ascii="Times New Roman" w:hAnsi="Times New Roman" w:cs="Times New Roman"/>
                                <w:b/>
                                <w:bCs/>
                                <w:sz w:val="24"/>
                                <w:szCs w:val="24"/>
                              </w:rPr>
                              <w:t>Literature Review</w:t>
                            </w:r>
                          </w:p>
                        </w:txbxContent>
                      </v:textbox>
                      <w10:wrap type="square"/>
                    </v:shape>
                  </w:pict>
                </mc:Fallback>
              </mc:AlternateContent>
            </w:r>
          </w:p>
        </w:tc>
        <w:tc>
          <w:tcPr>
            <w:tcW w:w="1080" w:type="dxa"/>
          </w:tcPr>
          <w:p w14:paraId="44CA09B2" w14:textId="3FD6663B" w:rsidR="001539F6" w:rsidRPr="002073E3" w:rsidRDefault="002E4266"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1312" behindDoc="0" locked="0" layoutInCell="1" allowOverlap="1" wp14:anchorId="0ED3D6D5" wp14:editId="4470F7B8">
                      <wp:simplePos x="0" y="0"/>
                      <wp:positionH relativeFrom="column">
                        <wp:posOffset>-586105</wp:posOffset>
                      </wp:positionH>
                      <wp:positionV relativeFrom="paragraph">
                        <wp:posOffset>590550</wp:posOffset>
                      </wp:positionV>
                      <wp:extent cx="1442085" cy="267970"/>
                      <wp:effectExtent l="0" t="3492" r="2222" b="2223"/>
                      <wp:wrapSquare wrapText="bothSides"/>
                      <wp:docPr id="2055265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05590194" w14:textId="2DEE0613" w:rsidR="002E4266" w:rsidRDefault="002E4266" w:rsidP="002E4266">
                                  <w:r w:rsidRPr="002E4266">
                                    <w:rPr>
                                      <w:rFonts w:ascii="Times New Roman" w:hAnsi="Times New Roman" w:cs="Times New Roman"/>
                                      <w:b/>
                                      <w:bCs/>
                                      <w:sz w:val="24"/>
                                      <w:szCs w:val="24"/>
                                    </w:rPr>
                                    <w:t>Surve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ED3D6D5" id="_x0000_s1027" type="#_x0000_t202" style="position:absolute;margin-left:-46.15pt;margin-top:46.5pt;width:113.55pt;height:21.1pt;rotation:90;z-index:2516613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" stroked="f">
                      <v:textbox>
                        <w:txbxContent>
                          <w:p w14:paraId="05590194" w14:textId="2DEE0613" w:rsidR="002E4266" w:rsidRDefault="002E4266" w:rsidP="002E4266">
                            <w:r w:rsidRPr="002E4266">
                              <w:rPr>
                                <w:rFonts w:ascii="Times New Roman" w:hAnsi="Times New Roman" w:cs="Times New Roman"/>
                                <w:b/>
                                <w:bCs/>
                                <w:sz w:val="24"/>
                                <w:szCs w:val="24"/>
                              </w:rPr>
                              <w:t>Survey</w:t>
                            </w:r>
                          </w:p>
                        </w:txbxContent>
                      </v:textbox>
                      <w10:wrap type="square"/>
                    </v:shape>
                  </w:pict>
                </mc:Fallback>
              </mc:AlternateContent>
            </w:r>
          </w:p>
        </w:tc>
        <w:tc>
          <w:tcPr>
            <w:tcW w:w="1080" w:type="dxa"/>
          </w:tcPr>
          <w:p w14:paraId="15E2D698" w14:textId="2015C712" w:rsidR="001539F6" w:rsidRPr="002073E3" w:rsidRDefault="004A238C" w:rsidP="002871AE">
            <w:pPr>
              <w:pStyle w:val="Heading2"/>
              <w:spacing w:line="360" w:lineRule="auto"/>
              <w:rPr>
                <w:rFonts w:ascii="Times New Roman" w:hAnsi="Times New Roman" w:cs="Times New Roman"/>
                <w:b/>
                <w:bCs/>
                <w:color w:val="auto"/>
                <w:sz w:val="22"/>
                <w:szCs w:val="22"/>
              </w:rPr>
            </w:pPr>
            <w:r w:rsidRPr="002073E3">
              <w:rPr>
                <w:rFonts w:ascii="Times New Roman" w:hAnsi="Times New Roman" w:cs="Times New Roman"/>
                <w:b/>
                <w:bCs/>
                <w:noProof/>
                <w:color w:val="auto"/>
                <w:sz w:val="22"/>
                <w:szCs w:val="22"/>
              </w:rPr>
              <mc:AlternateContent>
                <mc:Choice Requires="wps">
                  <w:drawing>
                    <wp:anchor distT="45720" distB="45720" distL="114300" distR="114300" simplePos="0" relativeHeight="251663360" behindDoc="0" locked="0" layoutInCell="1" allowOverlap="1" wp14:anchorId="387C3EB8" wp14:editId="7DECB8C3">
                      <wp:simplePos x="0" y="0"/>
                      <wp:positionH relativeFrom="column">
                        <wp:posOffset>-617220</wp:posOffset>
                      </wp:positionH>
                      <wp:positionV relativeFrom="paragraph">
                        <wp:posOffset>612140</wp:posOffset>
                      </wp:positionV>
                      <wp:extent cx="1442085" cy="267970"/>
                      <wp:effectExtent l="0" t="3492" r="2222" b="2223"/>
                      <wp:wrapSquare wrapText="bothSides"/>
                      <wp:docPr id="2945730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5400000">
                                <a:off x="0" y="0"/>
                                <a:ext cx="1442085" cy="267970"/>
                              </a:xfrm>
                              <a:prstGeom prst="rect">
                                <a:avLst/>
                              </a:prstGeom>
                              <a:solidFill>
                                <a:srgbClr val="FFFFFF"/>
                              </a:solidFill>
                              <a:ln w="9525">
                                <a:noFill/>
                                <a:miter lim="800000"/>
                                <a:headEnd/>
                                <a:tailEnd/>
                              </a:ln>
                            </wps:spPr>
                            <wps:txbx>
                              <w:txbxContent>
                                <w:p w14:paraId="61CCC7BC" w14:textId="414B6147" w:rsidR="004A238C" w:rsidRDefault="004A238C" w:rsidP="004A238C">
                                  <w:r w:rsidRPr="002E4266">
                                    <w:rPr>
                                      <w:rFonts w:ascii="Times New Roman" w:hAnsi="Times New Roman" w:cs="Times New Roman"/>
                                      <w:b/>
                                      <w:bCs/>
                                      <w:sz w:val="24"/>
                                      <w:szCs w:val="24"/>
                                    </w:rPr>
                                    <w:t>Prototyp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87C3EB8" id="_x0000_s1028" type="#_x0000_t202" style="position:absolute;margin-left:-48.6pt;margin-top:48.2pt;width:113.55pt;height:21.1pt;rotation:90;z-index:25166336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" stroked="f">
                      <v:textbox>
                        <w:txbxContent>
                          <w:p w14:paraId="61CCC7BC" w14:textId="414B6147" w:rsidR="004A238C" w:rsidRDefault="004A238C" w:rsidP="004A238C">
                            <w:r w:rsidRPr="002E4266">
                              <w:rPr>
                                <w:rFonts w:ascii="Times New Roman" w:hAnsi="Times New Roman" w:cs="Times New Roman"/>
                                <w:b/>
                                <w:bCs/>
                                <w:sz w:val="24"/>
                                <w:szCs w:val="24"/>
                              </w:rPr>
                              <w:t>Prototyping</w:t>
                            </w:r>
                          </w:p>
                        </w:txbxContent>
                      </v:textbox>
                      <w10:wrap type="square"/>
                    </v:shape>
                  </w:pict>
                </mc:Fallback>
              </mc:AlternateContent>
            </w:r>
          </w:p>
        </w:tc>
      </w:tr>
      <w:tr w:rsidR="0089002F" w:rsidRPr="002E4266" w14:paraId="4255CEB4" w14:textId="77777777" w:rsidTr="003F5B31">
        <w:trPr>
          <w:trHeight w:val="326"/>
        </w:trPr>
        <w:tc>
          <w:tcPr>
            <w:tcW w:w="6385" w:type="dxa"/>
          </w:tcPr>
          <w:p w14:paraId="1018C9FB" w14:textId="05BEE2C1" w:rsidR="001539F6" w:rsidRPr="002871AE" w:rsidRDefault="002871AE" w:rsidP="002871AE">
            <w:pPr>
              <w:pStyle w:val="Heading2"/>
              <w:spacing w:line="360" w:lineRule="auto"/>
              <w:rPr>
                <w:rFonts w:ascii="Times New Roman" w:hAnsi="Times New Roman" w:cs="Times New Roman"/>
                <w:color w:val="auto"/>
                <w:sz w:val="24"/>
                <w:szCs w:val="24"/>
              </w:rPr>
            </w:pPr>
            <w:r w:rsidRPr="002871AE">
              <w:rPr>
                <w:rFonts w:ascii="Times New Roman" w:hAnsi="Times New Roman" w:cs="Times New Roman"/>
                <w:color w:val="auto"/>
                <w:sz w:val="24"/>
                <w:szCs w:val="24"/>
              </w:rPr>
              <w:t>Validate problem domain and research gap.</w:t>
            </w:r>
          </w:p>
        </w:tc>
        <w:tc>
          <w:tcPr>
            <w:tcW w:w="1080" w:type="dxa"/>
          </w:tcPr>
          <w:p w14:paraId="22095B22" w14:textId="2C6ADD3B" w:rsidR="001539F6" w:rsidRPr="002E4266" w:rsidRDefault="00DD4B15"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B5E5E5" wp14:editId="49404890">
                  <wp:extent cx="236220" cy="236220"/>
                  <wp:effectExtent l="0" t="0" r="0" b="0"/>
                  <wp:docPr id="25775164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BF9DCA0" w14:textId="7F1095CC"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A4FB2B7" wp14:editId="1E87D6D9">
                  <wp:extent cx="236220" cy="236220"/>
                  <wp:effectExtent l="0" t="0" r="0" b="0"/>
                  <wp:docPr id="1859658225"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1B91C59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55B543D8" w14:textId="77777777" w:rsidTr="003F5B31">
        <w:trPr>
          <w:trHeight w:val="326"/>
        </w:trPr>
        <w:tc>
          <w:tcPr>
            <w:tcW w:w="6385" w:type="dxa"/>
          </w:tcPr>
          <w:p w14:paraId="70E7A69B" w14:textId="5EDD8736" w:rsidR="001539F6" w:rsidRPr="003F5B31" w:rsidRDefault="00451BBB"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 xml:space="preserve">Using DL is better in image recognitions tasks than using </w:t>
            </w:r>
            <w:r w:rsidR="003E0C27" w:rsidRPr="003F5B31">
              <w:rPr>
                <w:rFonts w:ascii="Times New Roman" w:hAnsi="Times New Roman" w:cs="Times New Roman"/>
                <w:color w:val="auto"/>
                <w:sz w:val="24"/>
                <w:szCs w:val="24"/>
              </w:rPr>
              <w:t>traditional</w:t>
            </w:r>
            <w:r w:rsidRPr="003F5B31">
              <w:rPr>
                <w:rFonts w:ascii="Times New Roman" w:hAnsi="Times New Roman" w:cs="Times New Roman"/>
                <w:color w:val="auto"/>
                <w:sz w:val="24"/>
                <w:szCs w:val="24"/>
              </w:rPr>
              <w:t xml:space="preserve"> ML methods.</w:t>
            </w:r>
          </w:p>
        </w:tc>
        <w:tc>
          <w:tcPr>
            <w:tcW w:w="1080" w:type="dxa"/>
          </w:tcPr>
          <w:p w14:paraId="01EF72A3" w14:textId="0DE40CDD"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0CE2DEA" wp14:editId="00C42342">
                  <wp:extent cx="236220" cy="236220"/>
                  <wp:effectExtent l="0" t="0" r="0" b="0"/>
                  <wp:docPr id="82882339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A0D8119"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31E8A87" w14:textId="7FE2369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55620D" wp14:editId="7A9F57DF">
                  <wp:extent cx="236220" cy="236220"/>
                  <wp:effectExtent l="0" t="0" r="0" b="0"/>
                  <wp:docPr id="188983457"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6724F30B" w14:textId="77777777" w:rsidTr="003F5B31">
        <w:trPr>
          <w:trHeight w:val="338"/>
        </w:trPr>
        <w:tc>
          <w:tcPr>
            <w:tcW w:w="6385" w:type="dxa"/>
          </w:tcPr>
          <w:p w14:paraId="25F89767" w14:textId="234236FB"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onvolutional Layers of pre-trained models act good feature extractors.</w:t>
            </w:r>
          </w:p>
        </w:tc>
        <w:tc>
          <w:tcPr>
            <w:tcW w:w="1080" w:type="dxa"/>
          </w:tcPr>
          <w:p w14:paraId="4CD50D67" w14:textId="03CB2F1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4DA9093" wp14:editId="6FE91D9C">
                  <wp:extent cx="236220" cy="236220"/>
                  <wp:effectExtent l="0" t="0" r="0" b="0"/>
                  <wp:docPr id="126006468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24701118"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7A4C960A" w14:textId="171C25A0"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2DDC3A1A" wp14:editId="74ADBC27">
                  <wp:extent cx="236220" cy="236220"/>
                  <wp:effectExtent l="0" t="0" r="0" b="0"/>
                  <wp:docPr id="2463894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2F9350F7" w14:textId="77777777" w:rsidTr="003F5B31">
        <w:trPr>
          <w:trHeight w:val="326"/>
        </w:trPr>
        <w:tc>
          <w:tcPr>
            <w:tcW w:w="6385" w:type="dxa"/>
          </w:tcPr>
          <w:p w14:paraId="0F8CDF1D" w14:textId="7889EC9A"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CNNs underperform when larger datasets are not used for training.</w:t>
            </w:r>
          </w:p>
        </w:tc>
        <w:tc>
          <w:tcPr>
            <w:tcW w:w="1080" w:type="dxa"/>
          </w:tcPr>
          <w:p w14:paraId="2A582784" w14:textId="31367F4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2BDD3A9" wp14:editId="176DC075">
                  <wp:extent cx="236220" cy="236220"/>
                  <wp:effectExtent l="0" t="0" r="0" b="0"/>
                  <wp:docPr id="1950389343"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12F0AD7A"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363BCF7A" w14:textId="53E1519F"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605192E" wp14:editId="0CA3BA14">
                  <wp:extent cx="236220" cy="236220"/>
                  <wp:effectExtent l="0" t="0" r="0" b="0"/>
                  <wp:docPr id="505252824"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0FCB4534" w14:textId="77777777" w:rsidTr="003F5B31">
        <w:trPr>
          <w:trHeight w:val="326"/>
        </w:trPr>
        <w:tc>
          <w:tcPr>
            <w:tcW w:w="6385" w:type="dxa"/>
          </w:tcPr>
          <w:p w14:paraId="4195DECF" w14:textId="210A1EA5" w:rsidR="001539F6" w:rsidRPr="003F5B31" w:rsidRDefault="00AA3B7F"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Ensemble models show greater performance than individual models.</w:t>
            </w:r>
          </w:p>
        </w:tc>
        <w:tc>
          <w:tcPr>
            <w:tcW w:w="1080" w:type="dxa"/>
          </w:tcPr>
          <w:p w14:paraId="2D918531" w14:textId="7CDB7879"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AA9BBF6" wp14:editId="2C9C858A">
                  <wp:extent cx="236220" cy="236220"/>
                  <wp:effectExtent l="0" t="0" r="0" b="0"/>
                  <wp:docPr id="1925744479"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42AF620C"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5D513781" w14:textId="5FD60FB2"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3224F815" wp14:editId="4F4DFDFE">
                  <wp:extent cx="236220" cy="236220"/>
                  <wp:effectExtent l="0" t="0" r="0" b="0"/>
                  <wp:docPr id="14825761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r>
      <w:tr w:rsidR="0089002F" w:rsidRPr="002E4266" w14:paraId="06068B2F" w14:textId="77777777" w:rsidTr="003F5B31">
        <w:trPr>
          <w:trHeight w:val="326"/>
        </w:trPr>
        <w:tc>
          <w:tcPr>
            <w:tcW w:w="6385" w:type="dxa"/>
          </w:tcPr>
          <w:p w14:paraId="042AA09B" w14:textId="31989438" w:rsidR="001539F6" w:rsidRPr="003F5B31" w:rsidRDefault="00113129"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The proposed system is useful.</w:t>
            </w:r>
          </w:p>
        </w:tc>
        <w:tc>
          <w:tcPr>
            <w:tcW w:w="1080" w:type="dxa"/>
          </w:tcPr>
          <w:p w14:paraId="725FFD13"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c>
          <w:tcPr>
            <w:tcW w:w="1080" w:type="dxa"/>
          </w:tcPr>
          <w:p w14:paraId="677CA687" w14:textId="6379E915"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56EFBA32" wp14:editId="45C6FBC3">
                  <wp:extent cx="236220" cy="236220"/>
                  <wp:effectExtent l="0" t="0" r="0" b="0"/>
                  <wp:docPr id="11006180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340D8726"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9002F" w:rsidRPr="002E4266" w14:paraId="4C1E9B13" w14:textId="77777777" w:rsidTr="003F5B31">
        <w:trPr>
          <w:trHeight w:val="326"/>
        </w:trPr>
        <w:tc>
          <w:tcPr>
            <w:tcW w:w="6385" w:type="dxa"/>
          </w:tcPr>
          <w:p w14:paraId="44163D66" w14:textId="0677DCE4" w:rsidR="001539F6" w:rsidRPr="003F5B31" w:rsidRDefault="003F5B31" w:rsidP="002871AE">
            <w:pPr>
              <w:pStyle w:val="Heading2"/>
              <w:spacing w:line="360" w:lineRule="auto"/>
              <w:rPr>
                <w:rFonts w:ascii="Times New Roman" w:hAnsi="Times New Roman" w:cs="Times New Roman"/>
                <w:color w:val="auto"/>
                <w:sz w:val="24"/>
                <w:szCs w:val="24"/>
              </w:rPr>
            </w:pPr>
            <w:r w:rsidRPr="003F5B31">
              <w:rPr>
                <w:rFonts w:ascii="Times New Roman" w:hAnsi="Times New Roman" w:cs="Times New Roman"/>
                <w:color w:val="auto"/>
                <w:sz w:val="24"/>
                <w:szCs w:val="24"/>
              </w:rPr>
              <w:t>Ayurveda is a significant medicinal system in Sri Lanka.</w:t>
            </w:r>
          </w:p>
        </w:tc>
        <w:tc>
          <w:tcPr>
            <w:tcW w:w="1080" w:type="dxa"/>
          </w:tcPr>
          <w:p w14:paraId="243E5C28" w14:textId="36D430C8"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05602A26" wp14:editId="553D9DD7">
                  <wp:extent cx="236220" cy="236220"/>
                  <wp:effectExtent l="0" t="0" r="0" b="0"/>
                  <wp:docPr id="1104490941"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076225CE" w14:textId="000D54C3" w:rsidR="001539F6" w:rsidRPr="002E4266" w:rsidRDefault="00A764BB" w:rsidP="00AF5E6B">
            <w:pPr>
              <w:pStyle w:val="Heading2"/>
              <w:spacing w:line="360" w:lineRule="auto"/>
              <w:jc w:val="center"/>
              <w:rPr>
                <w:rFonts w:ascii="Times New Roman" w:hAnsi="Times New Roman" w:cs="Times New Roman"/>
                <w:b/>
                <w:bCs/>
                <w:color w:val="auto"/>
                <w:sz w:val="24"/>
                <w:szCs w:val="24"/>
              </w:rPr>
            </w:pPr>
            <w:r>
              <w:rPr>
                <w:rFonts w:ascii="Times New Roman" w:hAnsi="Times New Roman" w:cs="Times New Roman"/>
                <w:b/>
                <w:bCs/>
                <w:noProof/>
                <w:color w:val="auto"/>
                <w:sz w:val="24"/>
                <w:szCs w:val="24"/>
                <w14:ligatures w14:val="standardContextual"/>
              </w:rPr>
              <w:drawing>
                <wp:inline distT="0" distB="0" distL="0" distR="0" wp14:anchorId="1A797C3B" wp14:editId="419FB089">
                  <wp:extent cx="236220" cy="236220"/>
                  <wp:effectExtent l="0" t="0" r="0" b="0"/>
                  <wp:docPr id="1758887830"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B50F6F2" w14:textId="77777777" w:rsidR="001539F6" w:rsidRPr="002E4266" w:rsidRDefault="001539F6" w:rsidP="00AF5E6B">
            <w:pPr>
              <w:pStyle w:val="Heading2"/>
              <w:spacing w:line="360" w:lineRule="auto"/>
              <w:jc w:val="center"/>
              <w:rPr>
                <w:rFonts w:ascii="Times New Roman" w:hAnsi="Times New Roman" w:cs="Times New Roman"/>
                <w:b/>
                <w:bCs/>
                <w:color w:val="auto"/>
                <w:sz w:val="24"/>
                <w:szCs w:val="24"/>
              </w:rPr>
            </w:pPr>
          </w:p>
        </w:tc>
      </w:tr>
      <w:tr w:rsidR="008D3D5D" w:rsidRPr="002E4266" w14:paraId="01EF5B8E" w14:textId="77777777" w:rsidTr="003F5B31">
        <w:trPr>
          <w:trHeight w:val="326"/>
        </w:trPr>
        <w:tc>
          <w:tcPr>
            <w:tcW w:w="6385" w:type="dxa"/>
          </w:tcPr>
          <w:p w14:paraId="69B05B87" w14:textId="2678B82B" w:rsidR="008D3D5D" w:rsidRPr="003F5B31" w:rsidRDefault="008D3D5D" w:rsidP="002871AE">
            <w:pPr>
              <w:pStyle w:val="Heading2"/>
              <w:spacing w:line="360" w:lineRule="auto"/>
              <w:rPr>
                <w:rFonts w:ascii="Times New Roman" w:hAnsi="Times New Roman" w:cs="Times New Roman"/>
                <w:color w:val="auto"/>
                <w:sz w:val="24"/>
                <w:szCs w:val="24"/>
              </w:rPr>
            </w:pPr>
            <w:r>
              <w:rPr>
                <w:rFonts w:ascii="Times New Roman" w:hAnsi="Times New Roman" w:cs="Times New Roman"/>
                <w:color w:val="auto"/>
                <w:sz w:val="24"/>
                <w:szCs w:val="24"/>
              </w:rPr>
              <w:t>Displaying the</w:t>
            </w:r>
            <w:r w:rsidR="00892BD2">
              <w:rPr>
                <w:rFonts w:ascii="Times New Roman" w:hAnsi="Times New Roman" w:cs="Times New Roman"/>
                <w:color w:val="auto"/>
                <w:sz w:val="24"/>
                <w:szCs w:val="24"/>
              </w:rPr>
              <w:t xml:space="preserve"> uses </w:t>
            </w:r>
            <w:r>
              <w:rPr>
                <w:rFonts w:ascii="Times New Roman" w:hAnsi="Times New Roman" w:cs="Times New Roman"/>
                <w:color w:val="auto"/>
                <w:sz w:val="24"/>
                <w:szCs w:val="24"/>
              </w:rPr>
              <w:t xml:space="preserve">of the </w:t>
            </w:r>
            <w:r w:rsidR="00834B44">
              <w:rPr>
                <w:rFonts w:ascii="Times New Roman" w:hAnsi="Times New Roman" w:cs="Times New Roman"/>
                <w:color w:val="auto"/>
                <w:sz w:val="24"/>
                <w:szCs w:val="24"/>
              </w:rPr>
              <w:t>leaf of the plants that were recognized is important.</w:t>
            </w:r>
          </w:p>
        </w:tc>
        <w:tc>
          <w:tcPr>
            <w:tcW w:w="1080" w:type="dxa"/>
          </w:tcPr>
          <w:p w14:paraId="2DB4460D" w14:textId="77777777" w:rsidR="008D3D5D" w:rsidRDefault="008D3D5D" w:rsidP="00AF5E6B">
            <w:pPr>
              <w:pStyle w:val="Heading2"/>
              <w:spacing w:line="360" w:lineRule="auto"/>
              <w:jc w:val="center"/>
              <w:rPr>
                <w:rFonts w:ascii="Times New Roman" w:hAnsi="Times New Roman" w:cs="Times New Roman"/>
                <w:b/>
                <w:bCs/>
                <w:noProof/>
                <w:color w:val="auto"/>
                <w:sz w:val="24"/>
                <w:szCs w:val="24"/>
                <w14:ligatures w14:val="standardContextual"/>
              </w:rPr>
            </w:pPr>
          </w:p>
        </w:tc>
        <w:tc>
          <w:tcPr>
            <w:tcW w:w="1080" w:type="dxa"/>
          </w:tcPr>
          <w:p w14:paraId="77F02BCC" w14:textId="17D49CC0" w:rsidR="008D3D5D" w:rsidRDefault="00834B44" w:rsidP="00AF5E6B">
            <w:pPr>
              <w:pStyle w:val="Heading2"/>
              <w:spacing w:line="360" w:lineRule="auto"/>
              <w:jc w:val="center"/>
              <w:rPr>
                <w:rFonts w:ascii="Times New Roman" w:hAnsi="Times New Roman" w:cs="Times New Roman"/>
                <w:b/>
                <w:bCs/>
                <w:noProof/>
                <w:color w:val="auto"/>
                <w:sz w:val="24"/>
                <w:szCs w:val="24"/>
                <w14:ligatures w14:val="standardContextual"/>
              </w:rPr>
            </w:pPr>
            <w:r>
              <w:rPr>
                <w:rFonts w:ascii="Times New Roman" w:hAnsi="Times New Roman" w:cs="Times New Roman"/>
                <w:b/>
                <w:bCs/>
                <w:noProof/>
                <w:color w:val="auto"/>
                <w:sz w:val="24"/>
                <w:szCs w:val="24"/>
                <w14:ligatures w14:val="standardContextual"/>
              </w:rPr>
              <w:drawing>
                <wp:inline distT="0" distB="0" distL="0" distR="0" wp14:anchorId="528E24C6" wp14:editId="3225B485">
                  <wp:extent cx="236220" cy="236220"/>
                  <wp:effectExtent l="0" t="0" r="0" b="0"/>
                  <wp:docPr id="265830626" name="Graphic 3" descr="Checkmark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751647" name="Graphic 257751647" descr="Checkmark with solid fill"/>
                          <pic:cNvPicPr/>
                        </pic:nvPicPr>
                        <pic:blipFill>
                          <a:blip r:embed="rId11" cstate="print">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236220" cy="236220"/>
                          </a:xfrm>
                          <a:prstGeom prst="rect">
                            <a:avLst/>
                          </a:prstGeom>
                        </pic:spPr>
                      </pic:pic>
                    </a:graphicData>
                  </a:graphic>
                </wp:inline>
              </w:drawing>
            </w:r>
          </w:p>
        </w:tc>
        <w:tc>
          <w:tcPr>
            <w:tcW w:w="1080" w:type="dxa"/>
          </w:tcPr>
          <w:p w14:paraId="53CD3176" w14:textId="77777777" w:rsidR="008D3D5D" w:rsidRPr="002E4266" w:rsidRDefault="008D3D5D" w:rsidP="00AF5E6B">
            <w:pPr>
              <w:pStyle w:val="Heading2"/>
              <w:spacing w:line="360" w:lineRule="auto"/>
              <w:jc w:val="center"/>
              <w:rPr>
                <w:rFonts w:ascii="Times New Roman" w:hAnsi="Times New Roman" w:cs="Times New Roman"/>
                <w:b/>
                <w:bCs/>
                <w:color w:val="auto"/>
                <w:sz w:val="24"/>
                <w:szCs w:val="24"/>
              </w:rPr>
            </w:pPr>
          </w:p>
        </w:tc>
      </w:tr>
    </w:tbl>
    <w:p w14:paraId="627A1F8F" w14:textId="77777777" w:rsidR="00717BD1" w:rsidRPr="00717BD1" w:rsidRDefault="00717BD1" w:rsidP="00717BD1">
      <w:pPr>
        <w:pStyle w:val="Heading2"/>
        <w:rPr>
          <w:b/>
          <w:bCs/>
        </w:rPr>
      </w:pPr>
    </w:p>
    <w:p w14:paraId="4931E79F" w14:textId="5B2EDB01"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6 Context Diagram</w:t>
      </w:r>
    </w:p>
    <w:p w14:paraId="2F96C758" w14:textId="562795DA" w:rsidR="00F02548" w:rsidRPr="002129FB" w:rsidRDefault="00F02548" w:rsidP="002129FB">
      <w:pPr>
        <w:spacing w:line="360" w:lineRule="auto"/>
        <w:rPr>
          <w:rFonts w:ascii="Times New Roman" w:hAnsi="Times New Roman" w:cs="Times New Roman"/>
          <w:sz w:val="24"/>
          <w:szCs w:val="24"/>
        </w:rPr>
      </w:pPr>
      <w:r w:rsidRPr="002129FB">
        <w:rPr>
          <w:rFonts w:ascii="Times New Roman" w:hAnsi="Times New Roman" w:cs="Times New Roman"/>
          <w:sz w:val="24"/>
          <w:szCs w:val="24"/>
        </w:rPr>
        <w:t xml:space="preserve">The </w:t>
      </w:r>
      <w:r w:rsidR="00DF030D">
        <w:rPr>
          <w:rFonts w:ascii="Times New Roman" w:hAnsi="Times New Roman" w:cs="Times New Roman"/>
          <w:sz w:val="24"/>
          <w:szCs w:val="24"/>
        </w:rPr>
        <w:t>figure below is a</w:t>
      </w:r>
      <w:r w:rsidR="002129FB" w:rsidRPr="002129FB">
        <w:rPr>
          <w:rFonts w:ascii="Times New Roman" w:hAnsi="Times New Roman" w:cs="Times New Roman"/>
          <w:sz w:val="24"/>
          <w:szCs w:val="24"/>
        </w:rPr>
        <w:t xml:space="preserve"> context </w:t>
      </w:r>
      <w:r w:rsidRPr="002129FB">
        <w:rPr>
          <w:rFonts w:ascii="Times New Roman" w:hAnsi="Times New Roman" w:cs="Times New Roman"/>
          <w:sz w:val="24"/>
          <w:szCs w:val="24"/>
        </w:rPr>
        <w:t>diagram</w:t>
      </w:r>
      <w:r w:rsidR="002129FB" w:rsidRPr="002129FB">
        <w:rPr>
          <w:rFonts w:ascii="Times New Roman" w:hAnsi="Times New Roman" w:cs="Times New Roman"/>
          <w:sz w:val="24"/>
          <w:szCs w:val="24"/>
        </w:rPr>
        <w:t xml:space="preserve"> </w:t>
      </w:r>
      <w:r w:rsidR="00DF030D">
        <w:rPr>
          <w:rFonts w:ascii="Times New Roman" w:hAnsi="Times New Roman" w:cs="Times New Roman"/>
          <w:sz w:val="24"/>
          <w:szCs w:val="24"/>
        </w:rPr>
        <w:t xml:space="preserve">that </w:t>
      </w:r>
      <w:r w:rsidR="002129FB" w:rsidRPr="002129FB">
        <w:rPr>
          <w:rFonts w:ascii="Times New Roman" w:hAnsi="Times New Roman" w:cs="Times New Roman"/>
          <w:sz w:val="24"/>
          <w:szCs w:val="24"/>
        </w:rPr>
        <w:t>shows</w:t>
      </w:r>
      <w:r w:rsidRPr="002129FB">
        <w:rPr>
          <w:rFonts w:ascii="Times New Roman" w:hAnsi="Times New Roman" w:cs="Times New Roman"/>
          <w:sz w:val="24"/>
          <w:szCs w:val="24"/>
        </w:rPr>
        <w:t xml:space="preserve"> the interactions of the system with its </w:t>
      </w:r>
      <w:r w:rsidR="002129FB" w:rsidRPr="002129FB">
        <w:rPr>
          <w:rFonts w:ascii="Times New Roman" w:hAnsi="Times New Roman" w:cs="Times New Roman"/>
          <w:sz w:val="24"/>
          <w:szCs w:val="24"/>
        </w:rPr>
        <w:t>external entities</w:t>
      </w:r>
      <w:r w:rsidRPr="002129FB">
        <w:rPr>
          <w:rFonts w:ascii="Times New Roman" w:hAnsi="Times New Roman" w:cs="Times New Roman"/>
          <w:sz w:val="24"/>
          <w:szCs w:val="24"/>
        </w:rPr>
        <w:t>.</w:t>
      </w:r>
    </w:p>
    <w:p w14:paraId="41C82E30" w14:textId="4DA6101C" w:rsidR="00DF030D" w:rsidRDefault="008C0022" w:rsidP="00DF030D">
      <w:pPr>
        <w:keepNext/>
      </w:pPr>
      <w:r w:rsidRPr="008C0022">
        <w:lastRenderedPageBreak/>
        <w:drawing>
          <wp:inline distT="0" distB="0" distL="0" distR="0" wp14:anchorId="76C4D633" wp14:editId="3AC58442">
            <wp:extent cx="5943600" cy="2812415"/>
            <wp:effectExtent l="0" t="0" r="0" b="6985"/>
            <wp:docPr id="19757660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766026" name=""/>
                    <pic:cNvPicPr/>
                  </pic:nvPicPr>
                  <pic:blipFill>
                    <a:blip r:embed="rId13"/>
                    <a:stretch>
                      <a:fillRect/>
                    </a:stretch>
                  </pic:blipFill>
                  <pic:spPr>
                    <a:xfrm>
                      <a:off x="0" y="0"/>
                      <a:ext cx="5943600" cy="2812415"/>
                    </a:xfrm>
                    <a:prstGeom prst="rect">
                      <a:avLst/>
                    </a:prstGeom>
                  </pic:spPr>
                </pic:pic>
              </a:graphicData>
            </a:graphic>
          </wp:inline>
        </w:drawing>
      </w:r>
    </w:p>
    <w:p w14:paraId="5C6C2FB8" w14:textId="5D789457" w:rsidR="00050E8E" w:rsidRPr="00050E8E" w:rsidRDefault="00DF030D" w:rsidP="00DF030D">
      <w:pPr>
        <w:pStyle w:val="Caption"/>
        <w:jc w:val="center"/>
      </w:pPr>
      <w:r>
        <w:t xml:space="preserve">Figure </w:t>
      </w:r>
      <w:r>
        <w:fldChar w:fldCharType="begin"/>
      </w:r>
      <w:r>
        <w:instrText xml:space="preserve"> SEQ Figure \* ARABIC </w:instrText>
      </w:r>
      <w:r>
        <w:fldChar w:fldCharType="separate"/>
      </w:r>
      <w:r w:rsidR="008D61E9">
        <w:rPr>
          <w:noProof/>
        </w:rPr>
        <w:t>3</w:t>
      </w:r>
      <w:r>
        <w:fldChar w:fldCharType="end"/>
      </w:r>
      <w:r>
        <w:t>: Context Diagram (Self-Composed)</w:t>
      </w:r>
    </w:p>
    <w:p w14:paraId="49D304D3" w14:textId="0EC6DC99" w:rsidR="000D6A5F" w:rsidRDefault="00954301" w:rsidP="000D6A5F">
      <w:pPr>
        <w:pStyle w:val="Heading2"/>
        <w:rPr>
          <w:rFonts w:ascii="Times New Roman" w:hAnsi="Times New Roman" w:cs="Times New Roman"/>
          <w:b/>
          <w:bCs/>
          <w:color w:val="000000"/>
        </w:rPr>
      </w:pPr>
      <w:r w:rsidRPr="00DA3462">
        <w:rPr>
          <w:rFonts w:ascii="Times New Roman" w:hAnsi="Times New Roman" w:cs="Times New Roman"/>
          <w:b/>
          <w:bCs/>
          <w:color w:val="000000"/>
        </w:rPr>
        <w:t>2.7 Use Case Diagram</w:t>
      </w:r>
    </w:p>
    <w:p w14:paraId="52A5A564" w14:textId="77777777" w:rsidR="000D6A5F" w:rsidRPr="000D6A5F" w:rsidRDefault="000D6A5F" w:rsidP="000D6A5F"/>
    <w:p w14:paraId="3A360079" w14:textId="31BA9037" w:rsidR="008D61E9" w:rsidRDefault="00D83646" w:rsidP="008D61E9">
      <w:pPr>
        <w:keepNext/>
      </w:pPr>
      <w:r w:rsidRPr="00D83646">
        <w:drawing>
          <wp:inline distT="0" distB="0" distL="0" distR="0" wp14:anchorId="5D3B668B" wp14:editId="5F95CC19">
            <wp:extent cx="5600700" cy="3162300"/>
            <wp:effectExtent l="0" t="0" r="0" b="0"/>
            <wp:docPr id="1058337319" name="Picture 1"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337319" name="Picture 1" descr="A screenshot of a diagram&#10;&#10;Description automatically generated"/>
                    <pic:cNvPicPr/>
                  </pic:nvPicPr>
                  <pic:blipFill rotWithShape="1">
                    <a:blip r:embed="rId14"/>
                    <a:srcRect l="384" t="1905" r="5384" b="10280"/>
                    <a:stretch/>
                  </pic:blipFill>
                  <pic:spPr bwMode="auto">
                    <a:xfrm>
                      <a:off x="0" y="0"/>
                      <a:ext cx="5600700" cy="3162300"/>
                    </a:xfrm>
                    <a:prstGeom prst="rect">
                      <a:avLst/>
                    </a:prstGeom>
                    <a:ln>
                      <a:noFill/>
                    </a:ln>
                    <a:extLst>
                      <a:ext uri="{53640926-AAD7-44D8-BBD7-CCE9431645EC}">
                        <a14:shadowObscured xmlns:a14="http://schemas.microsoft.com/office/drawing/2010/main"/>
                      </a:ext>
                    </a:extLst>
                  </pic:spPr>
                </pic:pic>
              </a:graphicData>
            </a:graphic>
          </wp:inline>
        </w:drawing>
      </w:r>
    </w:p>
    <w:p w14:paraId="6433DA76" w14:textId="6F328AF6" w:rsidR="00E47BBE" w:rsidRPr="00E47BBE" w:rsidRDefault="008D61E9" w:rsidP="008D61E9">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Use Case Diagram (Self-Composed)</w:t>
      </w:r>
    </w:p>
    <w:p w14:paraId="48B9EFD1" w14:textId="5AC1CBB9" w:rsidR="00954301"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8 Use Case Descriptions</w:t>
      </w:r>
    </w:p>
    <w:p w14:paraId="41623F1F" w14:textId="5413C001" w:rsidR="006D0F94" w:rsidRPr="00D914A2" w:rsidRDefault="006D0F94" w:rsidP="00D914A2">
      <w:pPr>
        <w:spacing w:line="360" w:lineRule="auto"/>
        <w:rPr>
          <w:rFonts w:ascii="Times New Roman" w:hAnsi="Times New Roman" w:cs="Times New Roman"/>
          <w:sz w:val="24"/>
          <w:szCs w:val="24"/>
        </w:rPr>
      </w:pPr>
      <w:r w:rsidRPr="00D914A2">
        <w:rPr>
          <w:rFonts w:ascii="Times New Roman" w:hAnsi="Times New Roman" w:cs="Times New Roman"/>
          <w:sz w:val="24"/>
          <w:szCs w:val="24"/>
        </w:rPr>
        <w:t xml:space="preserve">The descriptions of </w:t>
      </w:r>
      <w:r w:rsidR="002B608B">
        <w:rPr>
          <w:rFonts w:ascii="Times New Roman" w:hAnsi="Times New Roman" w:cs="Times New Roman"/>
          <w:sz w:val="24"/>
          <w:szCs w:val="24"/>
        </w:rPr>
        <w:t>two main</w:t>
      </w:r>
      <w:r w:rsidRPr="00D914A2">
        <w:rPr>
          <w:rFonts w:ascii="Times New Roman" w:hAnsi="Times New Roman" w:cs="Times New Roman"/>
          <w:sz w:val="24"/>
          <w:szCs w:val="24"/>
        </w:rPr>
        <w:t xml:space="preserve"> use cases </w:t>
      </w:r>
      <w:r w:rsidR="00D914A2" w:rsidRPr="00D914A2">
        <w:rPr>
          <w:rFonts w:ascii="Times New Roman" w:hAnsi="Times New Roman" w:cs="Times New Roman"/>
          <w:sz w:val="24"/>
          <w:szCs w:val="24"/>
        </w:rPr>
        <w:t>are</w:t>
      </w:r>
      <w:r w:rsidRPr="00D914A2">
        <w:rPr>
          <w:rFonts w:ascii="Times New Roman" w:hAnsi="Times New Roman" w:cs="Times New Roman"/>
          <w:sz w:val="24"/>
          <w:szCs w:val="24"/>
        </w:rPr>
        <w:t xml:space="preserve"> available in the tables below, the rest of the descriptions can be viewed in </w:t>
      </w:r>
      <w:r w:rsidRPr="00411BDC">
        <w:rPr>
          <w:rFonts w:ascii="Times New Roman" w:hAnsi="Times New Roman" w:cs="Times New Roman"/>
          <w:b/>
          <w:bCs/>
          <w:sz w:val="24"/>
          <w:szCs w:val="24"/>
        </w:rPr>
        <w:t>Appendix A.</w:t>
      </w:r>
    </w:p>
    <w:tbl>
      <w:tblPr>
        <w:tblStyle w:val="TableGrid"/>
        <w:tblW w:w="0" w:type="auto"/>
        <w:tblLook w:val="04A0" w:firstRow="1" w:lastRow="0" w:firstColumn="1" w:lastColumn="0" w:noHBand="0" w:noVBand="1"/>
      </w:tblPr>
      <w:tblGrid>
        <w:gridCol w:w="4675"/>
        <w:gridCol w:w="2337"/>
        <w:gridCol w:w="2338"/>
      </w:tblGrid>
      <w:tr w:rsidR="00507DE2" w:rsidRPr="00507DE2" w14:paraId="50FBD099" w14:textId="77777777" w:rsidTr="005C4B86">
        <w:tc>
          <w:tcPr>
            <w:tcW w:w="4675" w:type="dxa"/>
          </w:tcPr>
          <w:p w14:paraId="48E3DEC3" w14:textId="0AB5D30D" w:rsidR="005C4B86" w:rsidRPr="00507DE2" w:rsidRDefault="005C4B86"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 xml:space="preserve">Use </w:t>
            </w:r>
            <w:r w:rsidR="006E3A92" w:rsidRPr="00507DE2">
              <w:rPr>
                <w:rFonts w:ascii="Times New Roman" w:hAnsi="Times New Roman" w:cs="Times New Roman"/>
                <w:b/>
                <w:bCs/>
                <w:sz w:val="24"/>
                <w:szCs w:val="24"/>
              </w:rPr>
              <w:t>case name</w:t>
            </w:r>
          </w:p>
        </w:tc>
        <w:tc>
          <w:tcPr>
            <w:tcW w:w="4675" w:type="dxa"/>
            <w:gridSpan w:val="2"/>
          </w:tcPr>
          <w:p w14:paraId="68E5BFCB" w14:textId="7CC55E5C" w:rsidR="005C4B86" w:rsidRPr="00F96E73" w:rsidRDefault="00A56EE6"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Upload image</w:t>
            </w:r>
          </w:p>
        </w:tc>
      </w:tr>
      <w:tr w:rsidR="00AF2BD5" w:rsidRPr="00507DE2" w14:paraId="509A2A34" w14:textId="77777777" w:rsidTr="005C4B86">
        <w:tc>
          <w:tcPr>
            <w:tcW w:w="4675" w:type="dxa"/>
          </w:tcPr>
          <w:p w14:paraId="3EBFA332" w14:textId="4D6218A1" w:rsidR="00AF2BD5" w:rsidRPr="00507DE2" w:rsidRDefault="00AF2BD5" w:rsidP="00507DE2">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58E47CF2" w14:textId="0F2DA095" w:rsidR="00AF2BD5" w:rsidRPr="00F96E73" w:rsidRDefault="00AF2BD5" w:rsidP="00507DE2">
            <w:pPr>
              <w:spacing w:line="360" w:lineRule="auto"/>
              <w:rPr>
                <w:rFonts w:ascii="Times New Roman" w:hAnsi="Times New Roman" w:cs="Times New Roman"/>
                <w:sz w:val="24"/>
                <w:szCs w:val="24"/>
              </w:rPr>
            </w:pPr>
            <w:r>
              <w:rPr>
                <w:rFonts w:ascii="Times New Roman" w:hAnsi="Times New Roman" w:cs="Times New Roman"/>
                <w:sz w:val="24"/>
                <w:szCs w:val="24"/>
              </w:rPr>
              <w:t>UC 01</w:t>
            </w:r>
          </w:p>
        </w:tc>
      </w:tr>
      <w:tr w:rsidR="00507DE2" w:rsidRPr="00507DE2" w14:paraId="639E02CE" w14:textId="77777777" w:rsidTr="005C4B86">
        <w:tc>
          <w:tcPr>
            <w:tcW w:w="4675" w:type="dxa"/>
          </w:tcPr>
          <w:p w14:paraId="677E4F1A" w14:textId="646259ED" w:rsidR="005C4B86" w:rsidRPr="00507DE2" w:rsidRDefault="006E3A92"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73AD8A42" w14:textId="32F602A5" w:rsidR="005C4B86" w:rsidRPr="00F96E73" w:rsidRDefault="00F96E73" w:rsidP="00507DE2">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can upload an image of a leaf to the system </w:t>
            </w:r>
            <w:proofErr w:type="gramStart"/>
            <w:r w:rsidRPr="00F96E73">
              <w:rPr>
                <w:rFonts w:ascii="Times New Roman" w:hAnsi="Times New Roman" w:cs="Times New Roman"/>
                <w:sz w:val="24"/>
                <w:szCs w:val="24"/>
              </w:rPr>
              <w:t>in order to</w:t>
            </w:r>
            <w:proofErr w:type="gramEnd"/>
            <w:r w:rsidRPr="00F96E73">
              <w:rPr>
                <w:rFonts w:ascii="Times New Roman" w:hAnsi="Times New Roman" w:cs="Times New Roman"/>
                <w:sz w:val="24"/>
                <w:szCs w:val="24"/>
              </w:rPr>
              <w:t xml:space="preserve"> get the result.</w:t>
            </w:r>
          </w:p>
        </w:tc>
      </w:tr>
      <w:tr w:rsidR="00507DE2" w:rsidRPr="00507DE2" w14:paraId="45240528" w14:textId="77777777" w:rsidTr="005C4B86">
        <w:tc>
          <w:tcPr>
            <w:tcW w:w="4675" w:type="dxa"/>
          </w:tcPr>
          <w:p w14:paraId="3FDE8A5A" w14:textId="277C7800" w:rsidR="005C4B86" w:rsidRPr="00507DE2" w:rsidRDefault="003D070A"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576E7FA7" w14:textId="41FA7BB6" w:rsidR="005C4B86" w:rsidRPr="00805561" w:rsidRDefault="009E23CB"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507DE2" w:rsidRPr="00507DE2" w14:paraId="2D838358" w14:textId="77777777" w:rsidTr="005C4B86">
        <w:tc>
          <w:tcPr>
            <w:tcW w:w="4675" w:type="dxa"/>
          </w:tcPr>
          <w:p w14:paraId="0336FBF4" w14:textId="78812CE2" w:rsidR="005C4B86" w:rsidRPr="00507DE2" w:rsidRDefault="001305AC"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675" w:type="dxa"/>
            <w:gridSpan w:val="2"/>
          </w:tcPr>
          <w:p w14:paraId="6F6C6C4C" w14:textId="545101CF" w:rsidR="005C4B86" w:rsidRPr="00805561" w:rsidRDefault="00990F92" w:rsidP="00507DE2">
            <w:pPr>
              <w:spacing w:line="360" w:lineRule="auto"/>
              <w:rPr>
                <w:rFonts w:ascii="Times New Roman" w:hAnsi="Times New Roman" w:cs="Times New Roman"/>
                <w:sz w:val="24"/>
                <w:szCs w:val="24"/>
              </w:rPr>
            </w:pPr>
            <w:r w:rsidRPr="00805561">
              <w:rPr>
                <w:rFonts w:ascii="Times New Roman" w:hAnsi="Times New Roman" w:cs="Times New Roman"/>
                <w:sz w:val="24"/>
                <w:szCs w:val="24"/>
              </w:rPr>
              <w:t>Image should be</w:t>
            </w:r>
            <w:r w:rsidR="000E5D6C" w:rsidRPr="00805561">
              <w:rPr>
                <w:rFonts w:ascii="Times New Roman" w:hAnsi="Times New Roman" w:cs="Times New Roman"/>
                <w:sz w:val="24"/>
                <w:szCs w:val="24"/>
              </w:rPr>
              <w:t xml:space="preserve"> of a valid format (</w:t>
            </w:r>
            <w:proofErr w:type="spellStart"/>
            <w:r w:rsidR="000E5D6C" w:rsidRPr="00805561">
              <w:rPr>
                <w:rFonts w:ascii="Times New Roman" w:hAnsi="Times New Roman" w:cs="Times New Roman"/>
                <w:sz w:val="24"/>
                <w:szCs w:val="24"/>
              </w:rPr>
              <w:t>jpg,jpeg,png</w:t>
            </w:r>
            <w:proofErr w:type="spellEnd"/>
            <w:r w:rsidR="000E5D6C" w:rsidRPr="00805561">
              <w:rPr>
                <w:rFonts w:ascii="Times New Roman" w:hAnsi="Times New Roman" w:cs="Times New Roman"/>
                <w:sz w:val="24"/>
                <w:szCs w:val="24"/>
              </w:rPr>
              <w:t>)</w:t>
            </w:r>
            <w:r w:rsidR="00805561" w:rsidRPr="00805561">
              <w:rPr>
                <w:rFonts w:ascii="Times New Roman" w:hAnsi="Times New Roman" w:cs="Times New Roman"/>
                <w:sz w:val="24"/>
                <w:szCs w:val="24"/>
              </w:rPr>
              <w:t xml:space="preserve"> and an internet connection should be available.</w:t>
            </w:r>
          </w:p>
        </w:tc>
      </w:tr>
      <w:tr w:rsidR="00507DE2" w:rsidRPr="00507DE2" w14:paraId="6033CA0B" w14:textId="77777777" w:rsidTr="005C4B86">
        <w:tc>
          <w:tcPr>
            <w:tcW w:w="4675" w:type="dxa"/>
          </w:tcPr>
          <w:p w14:paraId="29528862" w14:textId="4E866487"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5E46E108" w14:textId="6CE814BA" w:rsidR="005C4B86" w:rsidRPr="005B5D8A" w:rsidRDefault="004E667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image format error</w:t>
            </w:r>
          </w:p>
        </w:tc>
      </w:tr>
      <w:tr w:rsidR="00507DE2" w:rsidRPr="00507DE2" w14:paraId="766BA524" w14:textId="77777777" w:rsidTr="005C4B86">
        <w:tc>
          <w:tcPr>
            <w:tcW w:w="4675" w:type="dxa"/>
          </w:tcPr>
          <w:p w14:paraId="3DDAF58B" w14:textId="10069E70" w:rsidR="005C4B86" w:rsidRPr="00507DE2" w:rsidRDefault="00B13BFE"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40A9E68" w14:textId="5BC8E386" w:rsidR="005C4B86" w:rsidRPr="005B5D8A" w:rsidRDefault="00B461F3"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Display plant name and uses</w:t>
            </w:r>
          </w:p>
        </w:tc>
      </w:tr>
      <w:tr w:rsidR="0085241D" w:rsidRPr="00507DE2" w14:paraId="155DCC64" w14:textId="77777777" w:rsidTr="000F3FB3">
        <w:trPr>
          <w:trHeight w:val="204"/>
        </w:trPr>
        <w:tc>
          <w:tcPr>
            <w:tcW w:w="4675" w:type="dxa"/>
            <w:vMerge w:val="restart"/>
          </w:tcPr>
          <w:p w14:paraId="1AAB3A1C" w14:textId="36D14AF0" w:rsidR="0085241D" w:rsidRPr="00507DE2" w:rsidRDefault="0085241D"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6546DEA6" w14:textId="4FC20C3A"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35E10A88" w14:textId="1514EE4B" w:rsidR="0085241D" w:rsidRPr="005B5D8A" w:rsidRDefault="0085241D" w:rsidP="00507DE2">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85241D" w:rsidRPr="00507DE2" w14:paraId="5935A96B" w14:textId="77777777" w:rsidTr="000F3FB3">
        <w:trPr>
          <w:trHeight w:val="204"/>
        </w:trPr>
        <w:tc>
          <w:tcPr>
            <w:tcW w:w="4675" w:type="dxa"/>
            <w:vMerge/>
          </w:tcPr>
          <w:p w14:paraId="6A456EA6" w14:textId="77777777" w:rsidR="0085241D" w:rsidRPr="00507DE2" w:rsidRDefault="0085241D" w:rsidP="00507DE2">
            <w:pPr>
              <w:spacing w:line="360" w:lineRule="auto"/>
              <w:rPr>
                <w:rFonts w:ascii="Times New Roman" w:hAnsi="Times New Roman" w:cs="Times New Roman"/>
                <w:b/>
                <w:bCs/>
                <w:sz w:val="24"/>
                <w:szCs w:val="24"/>
              </w:rPr>
            </w:pPr>
          </w:p>
        </w:tc>
        <w:tc>
          <w:tcPr>
            <w:tcW w:w="2337" w:type="dxa"/>
          </w:tcPr>
          <w:p w14:paraId="01C6E93F" w14:textId="77777777" w:rsidR="0085241D" w:rsidRPr="005B5D8A" w:rsidRDefault="00EC734F"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4E755B" w:rsidRPr="005B5D8A">
              <w:rPr>
                <w:rFonts w:ascii="Times New Roman" w:hAnsi="Times New Roman" w:cs="Times New Roman"/>
                <w:sz w:val="24"/>
                <w:szCs w:val="24"/>
              </w:rPr>
              <w:t>Uploads an image of  leaf.</w:t>
            </w:r>
          </w:p>
          <w:p w14:paraId="5AC6338F" w14:textId="3EC9D96C" w:rsidR="005B5D8A" w:rsidRPr="005B5D8A" w:rsidRDefault="005B5D8A" w:rsidP="00507DE2">
            <w:pPr>
              <w:spacing w:line="360" w:lineRule="auto"/>
              <w:rPr>
                <w:rFonts w:ascii="Times New Roman" w:hAnsi="Times New Roman" w:cs="Times New Roman"/>
                <w:sz w:val="24"/>
                <w:szCs w:val="24"/>
              </w:rPr>
            </w:pPr>
          </w:p>
        </w:tc>
        <w:tc>
          <w:tcPr>
            <w:tcW w:w="2338" w:type="dxa"/>
          </w:tcPr>
          <w:p w14:paraId="2F23949E" w14:textId="66EB3050" w:rsidR="0085241D" w:rsidRPr="005B5D8A" w:rsidRDefault="001656C0"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2244EE" w:rsidRPr="005B5D8A">
              <w:rPr>
                <w:rFonts w:ascii="Times New Roman" w:hAnsi="Times New Roman" w:cs="Times New Roman"/>
                <w:sz w:val="24"/>
                <w:szCs w:val="24"/>
              </w:rPr>
              <w:t>Checks if the image is of a valid format else displays and error.</w:t>
            </w:r>
          </w:p>
          <w:p w14:paraId="46A434CF" w14:textId="7C4B519A" w:rsidR="002244EE" w:rsidRPr="005B5D8A" w:rsidRDefault="002244EE" w:rsidP="00507DE2">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D80A5F" w:rsidRPr="005B5D8A">
              <w:rPr>
                <w:rFonts w:ascii="Times New Roman" w:hAnsi="Times New Roman" w:cs="Times New Roman"/>
                <w:sz w:val="24"/>
                <w:szCs w:val="24"/>
              </w:rPr>
              <w:t xml:space="preserve">If the image format is valid it is input into the </w:t>
            </w:r>
            <w:r w:rsidR="00264569">
              <w:rPr>
                <w:rFonts w:ascii="Times New Roman" w:hAnsi="Times New Roman" w:cs="Times New Roman"/>
                <w:sz w:val="24"/>
                <w:szCs w:val="24"/>
              </w:rPr>
              <w:t xml:space="preserve">ensemble </w:t>
            </w:r>
            <w:r w:rsidR="00D80A5F" w:rsidRPr="005B5D8A">
              <w:rPr>
                <w:rFonts w:ascii="Times New Roman" w:hAnsi="Times New Roman" w:cs="Times New Roman"/>
                <w:sz w:val="24"/>
                <w:szCs w:val="24"/>
              </w:rPr>
              <w:t>model.</w:t>
            </w:r>
            <w:r w:rsidRPr="005B5D8A">
              <w:rPr>
                <w:rFonts w:ascii="Times New Roman" w:hAnsi="Times New Roman" w:cs="Times New Roman"/>
                <w:sz w:val="24"/>
                <w:szCs w:val="24"/>
              </w:rPr>
              <w:t xml:space="preserve"> </w:t>
            </w:r>
          </w:p>
          <w:p w14:paraId="04B2C4D4" w14:textId="11B970E0" w:rsidR="00D80A5F" w:rsidRPr="005B5D8A" w:rsidRDefault="00D80A5F" w:rsidP="00507DE2">
            <w:pPr>
              <w:spacing w:line="360" w:lineRule="auto"/>
              <w:rPr>
                <w:rFonts w:ascii="Times New Roman" w:hAnsi="Times New Roman" w:cs="Times New Roman"/>
                <w:sz w:val="24"/>
                <w:szCs w:val="24"/>
              </w:rPr>
            </w:pPr>
          </w:p>
        </w:tc>
      </w:tr>
      <w:tr w:rsidR="00B13BFE" w:rsidRPr="00507DE2" w14:paraId="36A50E59" w14:textId="77777777" w:rsidTr="005C4B86">
        <w:tc>
          <w:tcPr>
            <w:tcW w:w="4675" w:type="dxa"/>
          </w:tcPr>
          <w:p w14:paraId="39CFC748" w14:textId="248857E2"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731CE5B4" w14:textId="2134E92E" w:rsidR="00B13BFE" w:rsidRPr="00650003" w:rsidRDefault="00EB0287" w:rsidP="00507DE2">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B13BFE" w:rsidRPr="00507DE2" w14:paraId="1611FE84" w14:textId="77777777" w:rsidTr="005C4B86">
        <w:tc>
          <w:tcPr>
            <w:tcW w:w="4675" w:type="dxa"/>
          </w:tcPr>
          <w:p w14:paraId="2D20880F" w14:textId="221126A0" w:rsidR="00B13BFE" w:rsidRPr="00507DE2" w:rsidRDefault="000E3DBB"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w:t>
            </w:r>
            <w:r w:rsidR="00F900A3" w:rsidRPr="00507DE2">
              <w:rPr>
                <w:rFonts w:ascii="Times New Roman" w:hAnsi="Times New Roman" w:cs="Times New Roman"/>
                <w:b/>
                <w:bCs/>
                <w:sz w:val="24"/>
                <w:szCs w:val="24"/>
              </w:rPr>
              <w:t>xceptional flows</w:t>
            </w:r>
          </w:p>
        </w:tc>
        <w:tc>
          <w:tcPr>
            <w:tcW w:w="4675" w:type="dxa"/>
            <w:gridSpan w:val="2"/>
          </w:tcPr>
          <w:p w14:paraId="541072D4" w14:textId="62AFCFD4" w:rsidR="00B13BFE" w:rsidRPr="0096072D" w:rsidRDefault="00156637"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116226" w:rsidRPr="0096072D">
              <w:rPr>
                <w:rFonts w:ascii="Times New Roman" w:hAnsi="Times New Roman" w:cs="Times New Roman"/>
                <w:sz w:val="24"/>
                <w:szCs w:val="24"/>
              </w:rPr>
              <w:t xml:space="preserve">a technical issue occurs during the use case </w:t>
            </w:r>
            <w:r w:rsidR="0096072D" w:rsidRPr="0096072D">
              <w:rPr>
                <w:rFonts w:ascii="Times New Roman" w:hAnsi="Times New Roman" w:cs="Times New Roman"/>
                <w:sz w:val="24"/>
                <w:szCs w:val="24"/>
              </w:rPr>
              <w:t>it will result in a failure.</w:t>
            </w:r>
          </w:p>
        </w:tc>
      </w:tr>
      <w:tr w:rsidR="00F900A3" w:rsidRPr="00507DE2" w14:paraId="14CC31AA" w14:textId="77777777" w:rsidTr="005C4B86">
        <w:tc>
          <w:tcPr>
            <w:tcW w:w="4675" w:type="dxa"/>
          </w:tcPr>
          <w:p w14:paraId="17D17DFB" w14:textId="381BB68F" w:rsidR="00F900A3" w:rsidRPr="00507DE2" w:rsidRDefault="00F900A3" w:rsidP="00507DE2">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ADABE87" w14:textId="10B32FD6" w:rsidR="00F900A3" w:rsidRPr="0096072D" w:rsidRDefault="0096072D" w:rsidP="00507DE2">
            <w:pPr>
              <w:spacing w:line="360" w:lineRule="auto"/>
              <w:rPr>
                <w:rFonts w:ascii="Times New Roman" w:hAnsi="Times New Roman" w:cs="Times New Roman"/>
                <w:sz w:val="24"/>
                <w:szCs w:val="24"/>
              </w:rPr>
            </w:pPr>
            <w:r w:rsidRPr="0096072D">
              <w:rPr>
                <w:rFonts w:ascii="Times New Roman" w:hAnsi="Times New Roman" w:cs="Times New Roman"/>
                <w:sz w:val="24"/>
                <w:szCs w:val="24"/>
              </w:rPr>
              <w:t>The uploaded image is input into the ensemble model to get the result.</w:t>
            </w:r>
          </w:p>
        </w:tc>
      </w:tr>
    </w:tbl>
    <w:p w14:paraId="5520C768" w14:textId="77777777" w:rsidR="001C3371" w:rsidRDefault="001C3371" w:rsidP="001C3371"/>
    <w:tbl>
      <w:tblPr>
        <w:tblStyle w:val="TableGrid"/>
        <w:tblW w:w="0" w:type="auto"/>
        <w:tblLook w:val="04A0" w:firstRow="1" w:lastRow="0" w:firstColumn="1" w:lastColumn="0" w:noHBand="0" w:noVBand="1"/>
      </w:tblPr>
      <w:tblGrid>
        <w:gridCol w:w="4675"/>
        <w:gridCol w:w="2337"/>
        <w:gridCol w:w="2338"/>
      </w:tblGrid>
      <w:tr w:rsidR="000D214F" w:rsidRPr="00507DE2" w14:paraId="05F72663" w14:textId="77777777" w:rsidTr="00CC470A">
        <w:tc>
          <w:tcPr>
            <w:tcW w:w="4675" w:type="dxa"/>
          </w:tcPr>
          <w:p w14:paraId="59ADF050"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675" w:type="dxa"/>
            <w:gridSpan w:val="2"/>
          </w:tcPr>
          <w:p w14:paraId="00E901D0" w14:textId="6C6A10C1" w:rsidR="000D214F" w:rsidRPr="00F96E73"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View Ayurvedic plan list</w:t>
            </w:r>
          </w:p>
        </w:tc>
      </w:tr>
      <w:tr w:rsidR="00AF2BD5" w:rsidRPr="00507DE2" w14:paraId="5E6905F8" w14:textId="77777777" w:rsidTr="00CC470A">
        <w:tc>
          <w:tcPr>
            <w:tcW w:w="4675" w:type="dxa"/>
          </w:tcPr>
          <w:p w14:paraId="403E65FC" w14:textId="4ED970A4"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675" w:type="dxa"/>
            <w:gridSpan w:val="2"/>
          </w:tcPr>
          <w:p w14:paraId="34DB5C19" w14:textId="648EB50E"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2</w:t>
            </w:r>
          </w:p>
        </w:tc>
      </w:tr>
      <w:tr w:rsidR="000D214F" w:rsidRPr="00507DE2" w14:paraId="57B9BB60" w14:textId="77777777" w:rsidTr="00CC470A">
        <w:tc>
          <w:tcPr>
            <w:tcW w:w="4675" w:type="dxa"/>
          </w:tcPr>
          <w:p w14:paraId="758862A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675" w:type="dxa"/>
            <w:gridSpan w:val="2"/>
          </w:tcPr>
          <w:p w14:paraId="0C3E93D3" w14:textId="7C18180C" w:rsidR="000D214F" w:rsidRPr="00F96E73" w:rsidRDefault="000D214F"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s </w:t>
            </w:r>
            <w:proofErr w:type="gramStart"/>
            <w:r w:rsidR="00E706AB">
              <w:rPr>
                <w:rFonts w:ascii="Times New Roman" w:hAnsi="Times New Roman" w:cs="Times New Roman"/>
                <w:sz w:val="24"/>
                <w:szCs w:val="24"/>
              </w:rPr>
              <w:t>is</w:t>
            </w:r>
            <w:proofErr w:type="gramEnd"/>
            <w:r w:rsidR="00E706AB">
              <w:rPr>
                <w:rFonts w:ascii="Times New Roman" w:hAnsi="Times New Roman" w:cs="Times New Roman"/>
                <w:sz w:val="24"/>
                <w:szCs w:val="24"/>
              </w:rPr>
              <w:t xml:space="preserve"> able to view a list of Ayurvedic plants in Sri Lanka and their properties.</w:t>
            </w:r>
          </w:p>
        </w:tc>
      </w:tr>
      <w:tr w:rsidR="000D214F" w:rsidRPr="00507DE2" w14:paraId="2A940754" w14:textId="77777777" w:rsidTr="00CC470A">
        <w:tc>
          <w:tcPr>
            <w:tcW w:w="4675" w:type="dxa"/>
          </w:tcPr>
          <w:p w14:paraId="0B5634C9"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675" w:type="dxa"/>
            <w:gridSpan w:val="2"/>
          </w:tcPr>
          <w:p w14:paraId="0533AD82" w14:textId="77777777" w:rsidR="000D214F" w:rsidRPr="00805561" w:rsidRDefault="000D214F"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0D214F" w:rsidRPr="00507DE2" w14:paraId="09F4711B" w14:textId="77777777" w:rsidTr="00CC470A">
        <w:tc>
          <w:tcPr>
            <w:tcW w:w="4675" w:type="dxa"/>
          </w:tcPr>
          <w:p w14:paraId="0BE9F6B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Pre-conditions</w:t>
            </w:r>
          </w:p>
        </w:tc>
        <w:tc>
          <w:tcPr>
            <w:tcW w:w="4675" w:type="dxa"/>
            <w:gridSpan w:val="2"/>
          </w:tcPr>
          <w:p w14:paraId="29AA6BC0" w14:textId="0F5A807D" w:rsidR="000D214F" w:rsidRPr="00805561"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A6480E" w14:textId="77777777" w:rsidTr="00CC470A">
        <w:tc>
          <w:tcPr>
            <w:tcW w:w="4675" w:type="dxa"/>
          </w:tcPr>
          <w:p w14:paraId="01A3CFCF"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675" w:type="dxa"/>
            <w:gridSpan w:val="2"/>
          </w:tcPr>
          <w:p w14:paraId="0467F81E" w14:textId="792166BE"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71BD86C6" w14:textId="77777777" w:rsidTr="00CC470A">
        <w:tc>
          <w:tcPr>
            <w:tcW w:w="4675" w:type="dxa"/>
          </w:tcPr>
          <w:p w14:paraId="3D2706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675" w:type="dxa"/>
            <w:gridSpan w:val="2"/>
          </w:tcPr>
          <w:p w14:paraId="1D200DC9" w14:textId="620ED4F5" w:rsidR="000D214F" w:rsidRPr="005B5D8A" w:rsidRDefault="00E706AB"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0D214F" w:rsidRPr="00507DE2" w14:paraId="2344B42D" w14:textId="77777777" w:rsidTr="00CC470A">
        <w:trPr>
          <w:trHeight w:val="204"/>
        </w:trPr>
        <w:tc>
          <w:tcPr>
            <w:tcW w:w="4675" w:type="dxa"/>
            <w:vMerge w:val="restart"/>
          </w:tcPr>
          <w:p w14:paraId="0EE840F6"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337" w:type="dxa"/>
          </w:tcPr>
          <w:p w14:paraId="7F10C78C"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338" w:type="dxa"/>
          </w:tcPr>
          <w:p w14:paraId="41C4502D" w14:textId="77777777" w:rsidR="000D214F" w:rsidRPr="005B5D8A" w:rsidRDefault="000D214F"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0D214F" w:rsidRPr="00507DE2" w14:paraId="2044DD0B" w14:textId="77777777" w:rsidTr="00CC470A">
        <w:trPr>
          <w:trHeight w:val="204"/>
        </w:trPr>
        <w:tc>
          <w:tcPr>
            <w:tcW w:w="4675" w:type="dxa"/>
            <w:vMerge/>
          </w:tcPr>
          <w:p w14:paraId="1DC0F66B" w14:textId="77777777" w:rsidR="000D214F" w:rsidRPr="00507DE2" w:rsidRDefault="000D214F" w:rsidP="00CC470A">
            <w:pPr>
              <w:spacing w:line="360" w:lineRule="auto"/>
              <w:rPr>
                <w:rFonts w:ascii="Times New Roman" w:hAnsi="Times New Roman" w:cs="Times New Roman"/>
                <w:b/>
                <w:bCs/>
                <w:sz w:val="24"/>
                <w:szCs w:val="24"/>
              </w:rPr>
            </w:pPr>
          </w:p>
        </w:tc>
        <w:tc>
          <w:tcPr>
            <w:tcW w:w="2337" w:type="dxa"/>
          </w:tcPr>
          <w:p w14:paraId="4BE9308F" w14:textId="77777777" w:rsidR="004E2ED5" w:rsidRDefault="000D214F" w:rsidP="004E2ED5">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E706AB">
              <w:rPr>
                <w:rFonts w:ascii="Times New Roman" w:hAnsi="Times New Roman" w:cs="Times New Roman"/>
                <w:sz w:val="24"/>
                <w:szCs w:val="24"/>
              </w:rPr>
              <w:t>Selects the option to view the Ayurvedic plant list.</w:t>
            </w:r>
          </w:p>
          <w:p w14:paraId="192C24FC" w14:textId="31C12C94" w:rsidR="004E2ED5" w:rsidRPr="004E2ED5" w:rsidRDefault="004E2ED5" w:rsidP="004E2ED5">
            <w:pPr>
              <w:spacing w:line="360" w:lineRule="auto"/>
              <w:rPr>
                <w:rFonts w:ascii="Times New Roman" w:hAnsi="Times New Roman" w:cs="Times New Roman"/>
                <w:sz w:val="24"/>
                <w:szCs w:val="24"/>
              </w:rPr>
            </w:pPr>
            <w:r>
              <w:rPr>
                <w:rFonts w:ascii="Times New Roman" w:hAnsi="Times New Roman" w:cs="Times New Roman"/>
                <w:sz w:val="24"/>
                <w:szCs w:val="24"/>
              </w:rPr>
              <w:t>4. Views the list of Ayurvedic plants.</w:t>
            </w:r>
          </w:p>
        </w:tc>
        <w:tc>
          <w:tcPr>
            <w:tcW w:w="2338" w:type="dxa"/>
          </w:tcPr>
          <w:p w14:paraId="4D9388ED" w14:textId="1B8E8C06"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EF6A3C">
              <w:rPr>
                <w:rFonts w:ascii="Times New Roman" w:hAnsi="Times New Roman" w:cs="Times New Roman"/>
                <w:sz w:val="24"/>
                <w:szCs w:val="24"/>
              </w:rPr>
              <w:t>Fetches the list of Ayurvedic plants and their properties from the database</w:t>
            </w:r>
            <w:r w:rsidRPr="005B5D8A">
              <w:rPr>
                <w:rFonts w:ascii="Times New Roman" w:hAnsi="Times New Roman" w:cs="Times New Roman"/>
                <w:sz w:val="24"/>
                <w:szCs w:val="24"/>
              </w:rPr>
              <w:t>.</w:t>
            </w:r>
          </w:p>
          <w:p w14:paraId="2FF8BA79" w14:textId="646E2B44" w:rsidR="000D214F" w:rsidRPr="005B5D8A" w:rsidRDefault="000D214F"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3. </w:t>
            </w:r>
            <w:r w:rsidR="004E2ED5">
              <w:rPr>
                <w:rFonts w:ascii="Times New Roman" w:hAnsi="Times New Roman" w:cs="Times New Roman"/>
                <w:sz w:val="24"/>
                <w:szCs w:val="24"/>
              </w:rPr>
              <w:t>Displays the</w:t>
            </w:r>
            <w:r w:rsidR="00EF6A3C">
              <w:rPr>
                <w:rFonts w:ascii="Times New Roman" w:hAnsi="Times New Roman" w:cs="Times New Roman"/>
                <w:sz w:val="24"/>
                <w:szCs w:val="24"/>
              </w:rPr>
              <w:t xml:space="preserve"> list of Ayurvedic plants</w:t>
            </w:r>
            <w:r w:rsidRPr="005B5D8A">
              <w:rPr>
                <w:rFonts w:ascii="Times New Roman" w:hAnsi="Times New Roman" w:cs="Times New Roman"/>
                <w:sz w:val="24"/>
                <w:szCs w:val="24"/>
              </w:rPr>
              <w:t xml:space="preserve">. </w:t>
            </w:r>
          </w:p>
          <w:p w14:paraId="74168DA5" w14:textId="77777777" w:rsidR="000D214F" w:rsidRPr="005B5D8A" w:rsidRDefault="000D214F" w:rsidP="00CC470A">
            <w:pPr>
              <w:spacing w:line="360" w:lineRule="auto"/>
              <w:rPr>
                <w:rFonts w:ascii="Times New Roman" w:hAnsi="Times New Roman" w:cs="Times New Roman"/>
                <w:sz w:val="24"/>
                <w:szCs w:val="24"/>
              </w:rPr>
            </w:pPr>
          </w:p>
        </w:tc>
      </w:tr>
      <w:tr w:rsidR="000D214F" w:rsidRPr="00507DE2" w14:paraId="2C097782" w14:textId="77777777" w:rsidTr="00CC470A">
        <w:tc>
          <w:tcPr>
            <w:tcW w:w="4675" w:type="dxa"/>
          </w:tcPr>
          <w:p w14:paraId="0CE0AA45"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675" w:type="dxa"/>
            <w:gridSpan w:val="2"/>
          </w:tcPr>
          <w:p w14:paraId="21F0C02E" w14:textId="77777777" w:rsidR="000D214F" w:rsidRPr="00650003" w:rsidRDefault="000D214F"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0D214F" w:rsidRPr="00507DE2" w14:paraId="516C694C" w14:textId="77777777" w:rsidTr="00CC470A">
        <w:tc>
          <w:tcPr>
            <w:tcW w:w="4675" w:type="dxa"/>
          </w:tcPr>
          <w:p w14:paraId="023A850E"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675" w:type="dxa"/>
            <w:gridSpan w:val="2"/>
          </w:tcPr>
          <w:p w14:paraId="1A0F20DC" w14:textId="5834D0A0" w:rsidR="000D214F" w:rsidRPr="0096072D" w:rsidRDefault="000D214F"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sidR="00BC7972">
              <w:rPr>
                <w:rFonts w:ascii="Times New Roman" w:hAnsi="Times New Roman" w:cs="Times New Roman"/>
                <w:sz w:val="24"/>
                <w:szCs w:val="24"/>
              </w:rPr>
              <w:t>the list could not be retrieved from the database an error message would be displayed.</w:t>
            </w:r>
          </w:p>
        </w:tc>
      </w:tr>
      <w:tr w:rsidR="000D214F" w:rsidRPr="00507DE2" w14:paraId="57A661EE" w14:textId="77777777" w:rsidTr="00CC470A">
        <w:tc>
          <w:tcPr>
            <w:tcW w:w="4675" w:type="dxa"/>
          </w:tcPr>
          <w:p w14:paraId="47105D21" w14:textId="77777777" w:rsidR="000D214F" w:rsidRPr="00507DE2" w:rsidRDefault="000D214F"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675" w:type="dxa"/>
            <w:gridSpan w:val="2"/>
          </w:tcPr>
          <w:p w14:paraId="59D190A1" w14:textId="7730B75A" w:rsidR="000D214F" w:rsidRPr="0096072D" w:rsidRDefault="00614CF5" w:rsidP="00CC470A">
            <w:pPr>
              <w:spacing w:line="360" w:lineRule="auto"/>
              <w:rPr>
                <w:rFonts w:ascii="Times New Roman" w:hAnsi="Times New Roman" w:cs="Times New Roman"/>
                <w:sz w:val="24"/>
                <w:szCs w:val="24"/>
              </w:rPr>
            </w:pPr>
            <w:r>
              <w:rPr>
                <w:rFonts w:ascii="Times New Roman" w:hAnsi="Times New Roman" w:cs="Times New Roman"/>
                <w:sz w:val="24"/>
                <w:szCs w:val="24"/>
              </w:rPr>
              <w:t>View each Ayurvedic plant in the list.</w:t>
            </w:r>
          </w:p>
        </w:tc>
      </w:tr>
    </w:tbl>
    <w:p w14:paraId="7A779C23" w14:textId="77777777" w:rsidR="000D214F" w:rsidRPr="001C3371" w:rsidRDefault="000D214F" w:rsidP="001C3371"/>
    <w:p w14:paraId="49FE5883" w14:textId="6DCE9B5A" w:rsidR="00954301" w:rsidRDefault="00AB3B33"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 xml:space="preserve">2.9 Requirements </w:t>
      </w:r>
    </w:p>
    <w:tbl>
      <w:tblPr>
        <w:tblStyle w:val="TableGrid"/>
        <w:tblW w:w="0" w:type="auto"/>
        <w:tblLook w:val="04A0" w:firstRow="1" w:lastRow="0" w:firstColumn="1" w:lastColumn="0" w:noHBand="0" w:noVBand="1"/>
      </w:tblPr>
      <w:tblGrid>
        <w:gridCol w:w="4675"/>
        <w:gridCol w:w="4675"/>
      </w:tblGrid>
      <w:tr w:rsidR="00C07E97" w:rsidRPr="001E1FEE" w14:paraId="2CBCB233" w14:textId="77777777" w:rsidTr="00C07E97">
        <w:tc>
          <w:tcPr>
            <w:tcW w:w="4675" w:type="dxa"/>
          </w:tcPr>
          <w:p w14:paraId="2881F93A" w14:textId="76489261"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Priority Level</w:t>
            </w:r>
          </w:p>
        </w:tc>
        <w:tc>
          <w:tcPr>
            <w:tcW w:w="4675" w:type="dxa"/>
          </w:tcPr>
          <w:p w14:paraId="1D42F4F9" w14:textId="38D20852"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Description</w:t>
            </w:r>
          </w:p>
        </w:tc>
      </w:tr>
      <w:tr w:rsidR="00C07E97" w:rsidRPr="001E1FEE" w14:paraId="7AE3270B" w14:textId="77777777" w:rsidTr="00C07E97">
        <w:tc>
          <w:tcPr>
            <w:tcW w:w="4675" w:type="dxa"/>
          </w:tcPr>
          <w:p w14:paraId="5E0D1BC7" w14:textId="4AB26643"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Must Have (M)</w:t>
            </w:r>
          </w:p>
        </w:tc>
        <w:tc>
          <w:tcPr>
            <w:tcW w:w="4675" w:type="dxa"/>
          </w:tcPr>
          <w:p w14:paraId="37EF858C" w14:textId="48BADB7F"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 xml:space="preserve">are </w:t>
            </w:r>
            <w:r w:rsidR="006F2F92" w:rsidRPr="001E1FEE">
              <w:rPr>
                <w:rFonts w:ascii="Times New Roman" w:hAnsi="Times New Roman" w:cs="Times New Roman"/>
                <w:sz w:val="24"/>
                <w:szCs w:val="24"/>
              </w:rPr>
              <w:t>mandatory</w:t>
            </w:r>
            <w:r w:rsidRPr="001E1FEE">
              <w:rPr>
                <w:rFonts w:ascii="Times New Roman" w:hAnsi="Times New Roman" w:cs="Times New Roman"/>
                <w:sz w:val="24"/>
                <w:szCs w:val="24"/>
              </w:rPr>
              <w:t xml:space="preserve"> </w:t>
            </w:r>
            <w:r w:rsidR="00C06352" w:rsidRPr="001E1FEE">
              <w:rPr>
                <w:rFonts w:ascii="Times New Roman" w:hAnsi="Times New Roman" w:cs="Times New Roman"/>
                <w:sz w:val="24"/>
                <w:szCs w:val="24"/>
              </w:rPr>
              <w:t>to be developed in the system.</w:t>
            </w:r>
          </w:p>
        </w:tc>
      </w:tr>
      <w:tr w:rsidR="00C07E97" w:rsidRPr="001E1FEE" w14:paraId="63F773D2" w14:textId="77777777" w:rsidTr="00C07E97">
        <w:tc>
          <w:tcPr>
            <w:tcW w:w="4675" w:type="dxa"/>
          </w:tcPr>
          <w:p w14:paraId="775DD35E" w14:textId="77210128"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Should Have (S)</w:t>
            </w:r>
          </w:p>
        </w:tc>
        <w:tc>
          <w:tcPr>
            <w:tcW w:w="4675" w:type="dxa"/>
          </w:tcPr>
          <w:p w14:paraId="6582BF72" w14:textId="6393EA83" w:rsidR="00C07E97" w:rsidRPr="001E1FEE" w:rsidRDefault="00C06352"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 xml:space="preserve">These </w:t>
            </w:r>
            <w:r w:rsidR="00F10CCB" w:rsidRPr="001E1FEE">
              <w:rPr>
                <w:rFonts w:ascii="Times New Roman" w:hAnsi="Times New Roman" w:cs="Times New Roman"/>
                <w:sz w:val="24"/>
                <w:szCs w:val="24"/>
              </w:rPr>
              <w:t xml:space="preserve">features </w:t>
            </w:r>
            <w:r w:rsidRPr="001E1FEE">
              <w:rPr>
                <w:rFonts w:ascii="Times New Roman" w:hAnsi="Times New Roman" w:cs="Times New Roman"/>
                <w:sz w:val="24"/>
                <w:szCs w:val="24"/>
              </w:rPr>
              <w:t>are important but is not mandatory to be developed.</w:t>
            </w:r>
          </w:p>
        </w:tc>
      </w:tr>
      <w:tr w:rsidR="00C07E97" w:rsidRPr="001E1FEE" w14:paraId="1F63F9B6" w14:textId="77777777" w:rsidTr="00C07E97">
        <w:tc>
          <w:tcPr>
            <w:tcW w:w="4675" w:type="dxa"/>
          </w:tcPr>
          <w:p w14:paraId="27231F59" w14:textId="1FD2A057" w:rsidR="00C07E97" w:rsidRPr="001E1FEE" w:rsidRDefault="0023696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Could Have (C)</w:t>
            </w:r>
          </w:p>
        </w:tc>
        <w:tc>
          <w:tcPr>
            <w:tcW w:w="4675" w:type="dxa"/>
          </w:tcPr>
          <w:p w14:paraId="09766DEE" w14:textId="7BE7648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are not important, and it is optional to develop these features.</w:t>
            </w:r>
          </w:p>
        </w:tc>
      </w:tr>
      <w:tr w:rsidR="00C07E97" w:rsidRPr="001E1FEE" w14:paraId="4DE425CA" w14:textId="77777777" w:rsidTr="00C07E97">
        <w:tc>
          <w:tcPr>
            <w:tcW w:w="4675" w:type="dxa"/>
          </w:tcPr>
          <w:p w14:paraId="596F8213" w14:textId="399E5740" w:rsidR="00C07E97" w:rsidRPr="001E1FEE" w:rsidRDefault="00383570"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Will</w:t>
            </w:r>
            <w:r w:rsidR="0023696B" w:rsidRPr="001E1FEE">
              <w:rPr>
                <w:rFonts w:ascii="Times New Roman" w:hAnsi="Times New Roman" w:cs="Times New Roman"/>
                <w:sz w:val="24"/>
                <w:szCs w:val="24"/>
              </w:rPr>
              <w:t xml:space="preserve"> Not Have (W)</w:t>
            </w:r>
          </w:p>
        </w:tc>
        <w:tc>
          <w:tcPr>
            <w:tcW w:w="4675" w:type="dxa"/>
          </w:tcPr>
          <w:p w14:paraId="25DDED45" w14:textId="5F62AE79" w:rsidR="00C07E97" w:rsidRPr="001E1FEE" w:rsidRDefault="00F10CCB" w:rsidP="001E1FEE">
            <w:pPr>
              <w:spacing w:line="360" w:lineRule="auto"/>
              <w:rPr>
                <w:rFonts w:ascii="Times New Roman" w:hAnsi="Times New Roman" w:cs="Times New Roman"/>
                <w:sz w:val="24"/>
                <w:szCs w:val="24"/>
              </w:rPr>
            </w:pPr>
            <w:r w:rsidRPr="001E1FEE">
              <w:rPr>
                <w:rFonts w:ascii="Times New Roman" w:hAnsi="Times New Roman" w:cs="Times New Roman"/>
                <w:sz w:val="24"/>
                <w:szCs w:val="24"/>
              </w:rPr>
              <w:t>These features will not be a part of the system.</w:t>
            </w:r>
          </w:p>
        </w:tc>
      </w:tr>
    </w:tbl>
    <w:p w14:paraId="744B0773" w14:textId="77777777" w:rsidR="00AF2BD5" w:rsidRDefault="00AF2BD5" w:rsidP="00717BD1">
      <w:pPr>
        <w:pStyle w:val="Heading2"/>
        <w:rPr>
          <w:rFonts w:ascii="Times New Roman" w:hAnsi="Times New Roman" w:cs="Times New Roman"/>
          <w:b/>
          <w:bCs/>
          <w:color w:val="auto"/>
        </w:rPr>
      </w:pPr>
    </w:p>
    <w:p w14:paraId="06037FAF" w14:textId="470A617E" w:rsidR="009B2D43"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1 Functional Requirements</w:t>
      </w:r>
    </w:p>
    <w:tbl>
      <w:tblPr>
        <w:tblStyle w:val="TableGrid"/>
        <w:tblW w:w="9352" w:type="dxa"/>
        <w:tblLook w:val="04A0" w:firstRow="1" w:lastRow="0" w:firstColumn="1" w:lastColumn="0" w:noHBand="0" w:noVBand="1"/>
      </w:tblPr>
      <w:tblGrid>
        <w:gridCol w:w="5035"/>
        <w:gridCol w:w="2160"/>
        <w:gridCol w:w="2157"/>
      </w:tblGrid>
      <w:tr w:rsidR="00DF380C" w:rsidRPr="00233731" w14:paraId="2CA18994" w14:textId="77777777" w:rsidTr="009657BD">
        <w:trPr>
          <w:trHeight w:val="286"/>
        </w:trPr>
        <w:tc>
          <w:tcPr>
            <w:tcW w:w="5035" w:type="dxa"/>
          </w:tcPr>
          <w:p w14:paraId="11FF6E91" w14:textId="241600D8"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160" w:type="dxa"/>
          </w:tcPr>
          <w:p w14:paraId="0F41649B" w14:textId="1EAA2C1E"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c>
          <w:tcPr>
            <w:tcW w:w="2157" w:type="dxa"/>
          </w:tcPr>
          <w:p w14:paraId="28DC75D7" w14:textId="51426646" w:rsidR="00DF380C" w:rsidRPr="00233731" w:rsidRDefault="00DF380C" w:rsidP="00233731">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Use Case</w:t>
            </w:r>
          </w:p>
        </w:tc>
      </w:tr>
      <w:tr w:rsidR="00DF380C" w:rsidRPr="00233731" w14:paraId="4F680BBD" w14:textId="77777777" w:rsidTr="009657BD">
        <w:trPr>
          <w:trHeight w:val="286"/>
        </w:trPr>
        <w:tc>
          <w:tcPr>
            <w:tcW w:w="5035" w:type="dxa"/>
          </w:tcPr>
          <w:p w14:paraId="4C27CFC0" w14:textId="2CD04441" w:rsidR="00DF380C" w:rsidRPr="00233731" w:rsidRDefault="009657BD"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lastRenderedPageBreak/>
              <w:t>User should be able to upload an image into the system.</w:t>
            </w:r>
          </w:p>
        </w:tc>
        <w:tc>
          <w:tcPr>
            <w:tcW w:w="2160" w:type="dxa"/>
          </w:tcPr>
          <w:p w14:paraId="2E59E28D" w14:textId="00157369" w:rsidR="00DF380C" w:rsidRPr="00233731" w:rsidRDefault="001025FC"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5D137B24" w14:textId="23DEA998" w:rsidR="00DF380C" w:rsidRPr="00233731" w:rsidRDefault="00233731"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C27474" w:rsidRPr="00233731" w14:paraId="4424934D" w14:textId="77777777" w:rsidTr="009657BD">
        <w:trPr>
          <w:trHeight w:val="286"/>
        </w:trPr>
        <w:tc>
          <w:tcPr>
            <w:tcW w:w="5035" w:type="dxa"/>
          </w:tcPr>
          <w:p w14:paraId="643B2FD0" w14:textId="0EFA93AC" w:rsidR="00C27474" w:rsidRPr="00233731" w:rsidRDefault="00C27474"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The format of the image uploaded by the user must be validated and an error message must be displayed if </w:t>
            </w:r>
            <w:r w:rsidR="00C525C9" w:rsidRPr="00233731">
              <w:rPr>
                <w:rFonts w:ascii="Times New Roman" w:hAnsi="Times New Roman" w:cs="Times New Roman"/>
                <w:sz w:val="24"/>
                <w:szCs w:val="24"/>
              </w:rPr>
              <w:t>image with an incorrect format is uploaded.</w:t>
            </w:r>
          </w:p>
        </w:tc>
        <w:tc>
          <w:tcPr>
            <w:tcW w:w="2160" w:type="dxa"/>
          </w:tcPr>
          <w:p w14:paraId="4DA62B35" w14:textId="6755701B" w:rsidR="00C27474"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7AD478A0" w14:textId="55A84F4E" w:rsidR="00C27474" w:rsidRPr="00233731" w:rsidRDefault="005D64CF"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w:t>
            </w:r>
            <w:r w:rsidR="003A5DB3">
              <w:rPr>
                <w:rFonts w:ascii="Times New Roman" w:hAnsi="Times New Roman" w:cs="Times New Roman"/>
                <w:sz w:val="24"/>
                <w:szCs w:val="24"/>
              </w:rPr>
              <w:t xml:space="preserve"> 04</w:t>
            </w:r>
          </w:p>
        </w:tc>
      </w:tr>
      <w:tr w:rsidR="00DF380C" w:rsidRPr="00233731" w14:paraId="23079012" w14:textId="77777777" w:rsidTr="009657BD">
        <w:trPr>
          <w:trHeight w:val="273"/>
        </w:trPr>
        <w:tc>
          <w:tcPr>
            <w:tcW w:w="5035" w:type="dxa"/>
          </w:tcPr>
          <w:p w14:paraId="65972E92" w14:textId="459301D1" w:rsidR="00DF380C" w:rsidRPr="00233731" w:rsidRDefault="00532C82"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w:t>
            </w:r>
            <w:r w:rsidR="00B15148" w:rsidRPr="00233731">
              <w:rPr>
                <w:rFonts w:ascii="Times New Roman" w:hAnsi="Times New Roman" w:cs="Times New Roman"/>
                <w:sz w:val="24"/>
                <w:szCs w:val="24"/>
              </w:rPr>
              <w:t xml:space="preserve"> plant in the leaf image which was uploaded by the user.</w:t>
            </w:r>
          </w:p>
        </w:tc>
        <w:tc>
          <w:tcPr>
            <w:tcW w:w="2160" w:type="dxa"/>
          </w:tcPr>
          <w:p w14:paraId="73E279DE" w14:textId="53BA9E90"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4DD5ED90" w14:textId="1B5E783E"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D9FD1FA" w14:textId="77777777" w:rsidTr="009657BD">
        <w:trPr>
          <w:trHeight w:val="286"/>
        </w:trPr>
        <w:tc>
          <w:tcPr>
            <w:tcW w:w="5035" w:type="dxa"/>
          </w:tcPr>
          <w:p w14:paraId="742EC572" w14:textId="3961E396" w:rsidR="00DF380C" w:rsidRPr="00233731" w:rsidRDefault="00B151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w:t>
            </w:r>
            <w:r w:rsidR="0085742E" w:rsidRPr="00233731">
              <w:rPr>
                <w:rFonts w:ascii="Times New Roman" w:hAnsi="Times New Roman" w:cs="Times New Roman"/>
                <w:sz w:val="24"/>
                <w:szCs w:val="24"/>
              </w:rPr>
              <w:t>the properties an</w:t>
            </w:r>
            <w:r w:rsidR="00B622F0" w:rsidRPr="00233731">
              <w:rPr>
                <w:rFonts w:ascii="Times New Roman" w:hAnsi="Times New Roman" w:cs="Times New Roman"/>
                <w:sz w:val="24"/>
                <w:szCs w:val="24"/>
              </w:rPr>
              <w:t>d</w:t>
            </w:r>
            <w:r w:rsidR="0085742E" w:rsidRPr="00233731">
              <w:rPr>
                <w:rFonts w:ascii="Times New Roman" w:hAnsi="Times New Roman" w:cs="Times New Roman"/>
                <w:sz w:val="24"/>
                <w:szCs w:val="24"/>
              </w:rPr>
              <w:t xml:space="preserve"> uses of the </w:t>
            </w:r>
            <w:r w:rsidR="0085742E" w:rsidRPr="00233731">
              <w:rPr>
                <w:rFonts w:ascii="Times New Roman" w:hAnsi="Times New Roman" w:cs="Times New Roman"/>
                <w:sz w:val="24"/>
                <w:szCs w:val="24"/>
              </w:rPr>
              <w:t>image which was uploaded by the user.</w:t>
            </w:r>
            <w:r w:rsidR="0085742E" w:rsidRPr="00233731">
              <w:rPr>
                <w:rFonts w:ascii="Times New Roman" w:hAnsi="Times New Roman" w:cs="Times New Roman"/>
                <w:sz w:val="24"/>
                <w:szCs w:val="24"/>
              </w:rPr>
              <w:t xml:space="preserve"> </w:t>
            </w:r>
          </w:p>
        </w:tc>
        <w:tc>
          <w:tcPr>
            <w:tcW w:w="2160" w:type="dxa"/>
          </w:tcPr>
          <w:p w14:paraId="4159AE7C" w14:textId="7B64D332" w:rsidR="00DF380C" w:rsidRPr="00233731" w:rsidRDefault="00B622F0"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c>
          <w:tcPr>
            <w:tcW w:w="2157" w:type="dxa"/>
          </w:tcPr>
          <w:p w14:paraId="75FE7372" w14:textId="2620C18C" w:rsidR="00DF380C" w:rsidRPr="00233731" w:rsidRDefault="003A5DB3"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5</w:t>
            </w:r>
          </w:p>
        </w:tc>
      </w:tr>
      <w:tr w:rsidR="00DF380C" w:rsidRPr="00233731" w14:paraId="3FAAF5EF" w14:textId="77777777" w:rsidTr="009657BD">
        <w:trPr>
          <w:trHeight w:val="286"/>
        </w:trPr>
        <w:tc>
          <w:tcPr>
            <w:tcW w:w="5035" w:type="dxa"/>
          </w:tcPr>
          <w:p w14:paraId="37473D83" w14:textId="579A3399" w:rsidR="00DF380C" w:rsidRPr="00233731" w:rsidRDefault="006B0D4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a list of Ayurvedic plants in Sri Lanka.</w:t>
            </w:r>
          </w:p>
        </w:tc>
        <w:tc>
          <w:tcPr>
            <w:tcW w:w="2160" w:type="dxa"/>
          </w:tcPr>
          <w:p w14:paraId="430F8E53" w14:textId="706E1114" w:rsidR="00DF380C"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4A6FD77F" w14:textId="098DE2B2" w:rsidR="00DF380C"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2</w:t>
            </w:r>
          </w:p>
        </w:tc>
      </w:tr>
      <w:tr w:rsidR="005D4E98" w:rsidRPr="00233731" w14:paraId="673D9056" w14:textId="77777777" w:rsidTr="009657BD">
        <w:trPr>
          <w:trHeight w:val="286"/>
        </w:trPr>
        <w:tc>
          <w:tcPr>
            <w:tcW w:w="5035" w:type="dxa"/>
          </w:tcPr>
          <w:p w14:paraId="70283449" w14:textId="33CA4B2B" w:rsidR="005D4E98" w:rsidRPr="00233731" w:rsidRDefault="005D4E98"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view </w:t>
            </w:r>
            <w:r w:rsidR="00A52ADB" w:rsidRPr="00233731">
              <w:rPr>
                <w:rFonts w:ascii="Times New Roman" w:hAnsi="Times New Roman" w:cs="Times New Roman"/>
                <w:sz w:val="24"/>
                <w:szCs w:val="24"/>
              </w:rPr>
              <w:t>details of any selected plant.</w:t>
            </w:r>
          </w:p>
        </w:tc>
        <w:tc>
          <w:tcPr>
            <w:tcW w:w="2160" w:type="dxa"/>
          </w:tcPr>
          <w:p w14:paraId="516ACB94" w14:textId="7E8BDBE6" w:rsidR="005D4E98" w:rsidRPr="00233731" w:rsidRDefault="006E069A"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c>
          <w:tcPr>
            <w:tcW w:w="2157" w:type="dxa"/>
          </w:tcPr>
          <w:p w14:paraId="0910DEBC" w14:textId="29266131" w:rsidR="005D4E98" w:rsidRPr="00233731" w:rsidRDefault="0060783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3</w:t>
            </w:r>
          </w:p>
        </w:tc>
      </w:tr>
      <w:tr w:rsidR="005D4E98" w:rsidRPr="00233731" w14:paraId="49AB8EE1" w14:textId="77777777" w:rsidTr="009657BD">
        <w:trPr>
          <w:trHeight w:val="286"/>
        </w:trPr>
        <w:tc>
          <w:tcPr>
            <w:tcW w:w="5035" w:type="dxa"/>
          </w:tcPr>
          <w:p w14:paraId="7A0BC79B" w14:textId="212C905E" w:rsidR="005D4E98" w:rsidRPr="00233731" w:rsidRDefault="0085013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160" w:type="dxa"/>
          </w:tcPr>
          <w:p w14:paraId="30F58344" w14:textId="578D4757" w:rsidR="005D4E98" w:rsidRPr="00233731" w:rsidRDefault="00233731" w:rsidP="00233731">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55B98837" w14:textId="69EB49EB"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6</w:t>
            </w:r>
          </w:p>
        </w:tc>
      </w:tr>
      <w:tr w:rsidR="005D4E98" w:rsidRPr="00233731" w14:paraId="4BC23D2D" w14:textId="77777777" w:rsidTr="009657BD">
        <w:trPr>
          <w:trHeight w:val="286"/>
        </w:trPr>
        <w:tc>
          <w:tcPr>
            <w:tcW w:w="5035" w:type="dxa"/>
          </w:tcPr>
          <w:p w14:paraId="0D4E4051" w14:textId="0D9F3A21" w:rsidR="005D4E98" w:rsidRPr="00233731" w:rsidRDefault="009A1B01"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160" w:type="dxa"/>
          </w:tcPr>
          <w:p w14:paraId="0E060A9E" w14:textId="682C1CD2"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c>
          <w:tcPr>
            <w:tcW w:w="2157" w:type="dxa"/>
          </w:tcPr>
          <w:p w14:paraId="18D202CD" w14:textId="1A3E5E6A"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r w:rsidR="005D4E98" w:rsidRPr="00233731" w14:paraId="4AAF84DF" w14:textId="77777777" w:rsidTr="009657BD">
        <w:trPr>
          <w:trHeight w:val="286"/>
        </w:trPr>
        <w:tc>
          <w:tcPr>
            <w:tcW w:w="5035" w:type="dxa"/>
          </w:tcPr>
          <w:p w14:paraId="1DC1BB59" w14:textId="3E610537" w:rsidR="005D4E98" w:rsidRPr="00233731" w:rsidRDefault="00A211FA" w:rsidP="00233731">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User should be able to capture image and </w:t>
            </w:r>
            <w:r w:rsidR="00136A3E" w:rsidRPr="00233731">
              <w:rPr>
                <w:rFonts w:ascii="Times New Roman" w:hAnsi="Times New Roman" w:cs="Times New Roman"/>
                <w:sz w:val="24"/>
                <w:szCs w:val="24"/>
              </w:rPr>
              <w:t>upload it.</w:t>
            </w:r>
          </w:p>
        </w:tc>
        <w:tc>
          <w:tcPr>
            <w:tcW w:w="2160" w:type="dxa"/>
          </w:tcPr>
          <w:p w14:paraId="2C3CF9DC" w14:textId="2B11E287" w:rsidR="005D4E98" w:rsidRPr="00233731" w:rsidRDefault="00136A3E" w:rsidP="00B803C8">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c>
          <w:tcPr>
            <w:tcW w:w="2157" w:type="dxa"/>
          </w:tcPr>
          <w:p w14:paraId="3A4A2D10" w14:textId="30E0BB07" w:rsidR="005D4E98" w:rsidRPr="00233731" w:rsidRDefault="00BC379A" w:rsidP="00116495">
            <w:pPr>
              <w:spacing w:line="360" w:lineRule="auto"/>
              <w:jc w:val="center"/>
              <w:rPr>
                <w:rFonts w:ascii="Times New Roman" w:hAnsi="Times New Roman" w:cs="Times New Roman"/>
                <w:sz w:val="24"/>
                <w:szCs w:val="24"/>
              </w:rPr>
            </w:pPr>
            <w:r>
              <w:rPr>
                <w:rFonts w:ascii="Times New Roman" w:hAnsi="Times New Roman" w:cs="Times New Roman"/>
                <w:sz w:val="24"/>
                <w:szCs w:val="24"/>
              </w:rPr>
              <w:t>UC 01</w:t>
            </w:r>
          </w:p>
        </w:tc>
      </w:tr>
    </w:tbl>
    <w:p w14:paraId="79CAB4D2" w14:textId="77777777" w:rsidR="008D2F78" w:rsidRPr="008D2F78" w:rsidRDefault="008D2F78" w:rsidP="008D2F78"/>
    <w:p w14:paraId="5867791E" w14:textId="48BB4729" w:rsidR="00D279A5"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2 Non-Functional Requirements</w:t>
      </w:r>
    </w:p>
    <w:tbl>
      <w:tblPr>
        <w:tblStyle w:val="TableGrid"/>
        <w:tblW w:w="9355" w:type="dxa"/>
        <w:tblLook w:val="04A0" w:firstRow="1" w:lastRow="0" w:firstColumn="1" w:lastColumn="0" w:noHBand="0" w:noVBand="1"/>
      </w:tblPr>
      <w:tblGrid>
        <w:gridCol w:w="6676"/>
        <w:gridCol w:w="2679"/>
      </w:tblGrid>
      <w:tr w:rsidR="004469CE" w:rsidRPr="00233731" w14:paraId="0E60B8E6" w14:textId="77777777" w:rsidTr="004469CE">
        <w:trPr>
          <w:trHeight w:val="286"/>
        </w:trPr>
        <w:tc>
          <w:tcPr>
            <w:tcW w:w="6676" w:type="dxa"/>
          </w:tcPr>
          <w:p w14:paraId="49CFD561" w14:textId="77777777" w:rsidR="004469CE" w:rsidRPr="00233731" w:rsidRDefault="004469CE"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Requirement</w:t>
            </w:r>
          </w:p>
        </w:tc>
        <w:tc>
          <w:tcPr>
            <w:tcW w:w="2679" w:type="dxa"/>
          </w:tcPr>
          <w:p w14:paraId="4539D190" w14:textId="77777777" w:rsidR="004469CE" w:rsidRPr="00233731" w:rsidRDefault="004469CE" w:rsidP="00CC470A">
            <w:pPr>
              <w:spacing w:line="360" w:lineRule="auto"/>
              <w:jc w:val="center"/>
              <w:rPr>
                <w:rFonts w:ascii="Times New Roman" w:hAnsi="Times New Roman" w:cs="Times New Roman"/>
                <w:b/>
                <w:bCs/>
                <w:sz w:val="24"/>
                <w:szCs w:val="24"/>
              </w:rPr>
            </w:pPr>
            <w:r w:rsidRPr="00233731">
              <w:rPr>
                <w:rFonts w:ascii="Times New Roman" w:hAnsi="Times New Roman" w:cs="Times New Roman"/>
                <w:b/>
                <w:bCs/>
                <w:sz w:val="24"/>
                <w:szCs w:val="24"/>
              </w:rPr>
              <w:t>Priority Level</w:t>
            </w:r>
          </w:p>
        </w:tc>
      </w:tr>
      <w:tr w:rsidR="004469CE" w:rsidRPr="00233731" w14:paraId="36C28A27" w14:textId="77777777" w:rsidTr="004469CE">
        <w:trPr>
          <w:trHeight w:val="286"/>
        </w:trPr>
        <w:tc>
          <w:tcPr>
            <w:tcW w:w="6676" w:type="dxa"/>
          </w:tcPr>
          <w:p w14:paraId="2FA2147D"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upload an image into the system.</w:t>
            </w:r>
          </w:p>
        </w:tc>
        <w:tc>
          <w:tcPr>
            <w:tcW w:w="2679" w:type="dxa"/>
          </w:tcPr>
          <w:p w14:paraId="77F8DD71"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4469CE" w:rsidRPr="00233731" w14:paraId="6BAFF6E1" w14:textId="77777777" w:rsidTr="004469CE">
        <w:trPr>
          <w:trHeight w:val="286"/>
        </w:trPr>
        <w:tc>
          <w:tcPr>
            <w:tcW w:w="6676" w:type="dxa"/>
          </w:tcPr>
          <w:p w14:paraId="603AC4F2"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The format of the image uploaded by the user must be validated and an error message must be displayed if image with an incorrect format is uploaded.</w:t>
            </w:r>
          </w:p>
        </w:tc>
        <w:tc>
          <w:tcPr>
            <w:tcW w:w="2679" w:type="dxa"/>
          </w:tcPr>
          <w:p w14:paraId="49A25C65"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4469CE" w:rsidRPr="00233731" w14:paraId="3B74241F" w14:textId="77777777" w:rsidTr="004469CE">
        <w:trPr>
          <w:trHeight w:val="273"/>
        </w:trPr>
        <w:tc>
          <w:tcPr>
            <w:tcW w:w="6676" w:type="dxa"/>
          </w:tcPr>
          <w:p w14:paraId="589F193C"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System should display the plant in the leaf image which was uploaded by the user.</w:t>
            </w:r>
          </w:p>
        </w:tc>
        <w:tc>
          <w:tcPr>
            <w:tcW w:w="2679" w:type="dxa"/>
          </w:tcPr>
          <w:p w14:paraId="6A980A9B"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4469CE" w:rsidRPr="00233731" w14:paraId="2A0BB1D2" w14:textId="77777777" w:rsidTr="004469CE">
        <w:trPr>
          <w:trHeight w:val="286"/>
        </w:trPr>
        <w:tc>
          <w:tcPr>
            <w:tcW w:w="6676" w:type="dxa"/>
          </w:tcPr>
          <w:p w14:paraId="719A83E3"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 xml:space="preserve">System should display the properties and uses of the image which was uploaded by the user. </w:t>
            </w:r>
          </w:p>
        </w:tc>
        <w:tc>
          <w:tcPr>
            <w:tcW w:w="2679" w:type="dxa"/>
          </w:tcPr>
          <w:p w14:paraId="4FC2985F"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M</w:t>
            </w:r>
          </w:p>
        </w:tc>
      </w:tr>
      <w:tr w:rsidR="004469CE" w:rsidRPr="00233731" w14:paraId="5F940876" w14:textId="77777777" w:rsidTr="004469CE">
        <w:trPr>
          <w:trHeight w:val="286"/>
        </w:trPr>
        <w:tc>
          <w:tcPr>
            <w:tcW w:w="6676" w:type="dxa"/>
          </w:tcPr>
          <w:p w14:paraId="1DB17F10"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lastRenderedPageBreak/>
              <w:t>User should be able to view a list of Ayurvedic plants in Sri Lanka.</w:t>
            </w:r>
          </w:p>
        </w:tc>
        <w:tc>
          <w:tcPr>
            <w:tcW w:w="2679" w:type="dxa"/>
          </w:tcPr>
          <w:p w14:paraId="3D643E03"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4469CE" w:rsidRPr="00233731" w14:paraId="74E84F06" w14:textId="77777777" w:rsidTr="004469CE">
        <w:trPr>
          <w:trHeight w:val="286"/>
        </w:trPr>
        <w:tc>
          <w:tcPr>
            <w:tcW w:w="6676" w:type="dxa"/>
          </w:tcPr>
          <w:p w14:paraId="4D156DB5"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view details of any selected plant.</w:t>
            </w:r>
          </w:p>
        </w:tc>
        <w:tc>
          <w:tcPr>
            <w:tcW w:w="2679" w:type="dxa"/>
          </w:tcPr>
          <w:p w14:paraId="4A1EA699"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S</w:t>
            </w:r>
          </w:p>
        </w:tc>
      </w:tr>
      <w:tr w:rsidR="004469CE" w:rsidRPr="00233731" w14:paraId="55CDAC38" w14:textId="77777777" w:rsidTr="004469CE">
        <w:trPr>
          <w:trHeight w:val="286"/>
        </w:trPr>
        <w:tc>
          <w:tcPr>
            <w:tcW w:w="6676" w:type="dxa"/>
          </w:tcPr>
          <w:p w14:paraId="0F2C7EB6"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Admin should be able to update the model used for image classification.</w:t>
            </w:r>
          </w:p>
        </w:tc>
        <w:tc>
          <w:tcPr>
            <w:tcW w:w="2679" w:type="dxa"/>
          </w:tcPr>
          <w:p w14:paraId="3905C464"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r>
      <w:tr w:rsidR="004469CE" w:rsidRPr="00233731" w14:paraId="583647F9" w14:textId="77777777" w:rsidTr="004469CE">
        <w:trPr>
          <w:trHeight w:val="286"/>
        </w:trPr>
        <w:tc>
          <w:tcPr>
            <w:tcW w:w="6676" w:type="dxa"/>
          </w:tcPr>
          <w:p w14:paraId="4E54C68C"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Real time recognition of leaf image.</w:t>
            </w:r>
          </w:p>
        </w:tc>
        <w:tc>
          <w:tcPr>
            <w:tcW w:w="2679" w:type="dxa"/>
          </w:tcPr>
          <w:p w14:paraId="2551B969"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W</w:t>
            </w:r>
          </w:p>
        </w:tc>
      </w:tr>
      <w:tr w:rsidR="004469CE" w:rsidRPr="00233731" w14:paraId="6BF26892" w14:textId="77777777" w:rsidTr="004469CE">
        <w:trPr>
          <w:trHeight w:val="286"/>
        </w:trPr>
        <w:tc>
          <w:tcPr>
            <w:tcW w:w="6676" w:type="dxa"/>
          </w:tcPr>
          <w:p w14:paraId="357407F4" w14:textId="77777777" w:rsidR="004469CE" w:rsidRPr="00233731" w:rsidRDefault="004469CE" w:rsidP="00CC470A">
            <w:pPr>
              <w:spacing w:line="360" w:lineRule="auto"/>
              <w:rPr>
                <w:rFonts w:ascii="Times New Roman" w:hAnsi="Times New Roman" w:cs="Times New Roman"/>
                <w:sz w:val="24"/>
                <w:szCs w:val="24"/>
              </w:rPr>
            </w:pPr>
            <w:r w:rsidRPr="00233731">
              <w:rPr>
                <w:rFonts w:ascii="Times New Roman" w:hAnsi="Times New Roman" w:cs="Times New Roman"/>
                <w:sz w:val="24"/>
                <w:szCs w:val="24"/>
              </w:rPr>
              <w:t>User should be able to capture image and upload it.</w:t>
            </w:r>
          </w:p>
        </w:tc>
        <w:tc>
          <w:tcPr>
            <w:tcW w:w="2679" w:type="dxa"/>
          </w:tcPr>
          <w:p w14:paraId="3F61F614" w14:textId="77777777" w:rsidR="004469CE" w:rsidRPr="00233731" w:rsidRDefault="004469CE" w:rsidP="00CC470A">
            <w:pPr>
              <w:spacing w:line="360" w:lineRule="auto"/>
              <w:jc w:val="center"/>
              <w:rPr>
                <w:rFonts w:ascii="Times New Roman" w:hAnsi="Times New Roman" w:cs="Times New Roman"/>
                <w:sz w:val="24"/>
                <w:szCs w:val="24"/>
              </w:rPr>
            </w:pPr>
            <w:r w:rsidRPr="00233731">
              <w:rPr>
                <w:rFonts w:ascii="Times New Roman" w:hAnsi="Times New Roman" w:cs="Times New Roman"/>
                <w:sz w:val="24"/>
                <w:szCs w:val="24"/>
              </w:rPr>
              <w:t>C</w:t>
            </w:r>
          </w:p>
        </w:tc>
      </w:tr>
    </w:tbl>
    <w:p w14:paraId="191BC112" w14:textId="77777777" w:rsidR="004469CE" w:rsidRPr="004469CE" w:rsidRDefault="004469CE" w:rsidP="004469CE"/>
    <w:p w14:paraId="18111BCD" w14:textId="6D44509B" w:rsidR="00D279A5" w:rsidRPr="00DA3462" w:rsidRDefault="00380463"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10 Chapter Summary</w:t>
      </w:r>
    </w:p>
    <w:p w14:paraId="4D78392E" w14:textId="77777777" w:rsidR="009B2D43" w:rsidRPr="00717BD1" w:rsidRDefault="009B2D43" w:rsidP="00C57967">
      <w:pPr>
        <w:rPr>
          <w:b/>
          <w:bCs/>
        </w:rPr>
      </w:pPr>
    </w:p>
    <w:p w14:paraId="7BC51C59" w14:textId="77777777" w:rsidR="009B2D43" w:rsidRDefault="009B2D43" w:rsidP="00C57967"/>
    <w:p w14:paraId="7410B1A6" w14:textId="77777777" w:rsidR="009B2D43" w:rsidRDefault="009B2D43" w:rsidP="00C57967"/>
    <w:p w14:paraId="186C5740" w14:textId="77777777" w:rsidR="009B2D43" w:rsidRPr="00C57967" w:rsidRDefault="009B2D43" w:rsidP="00C57967"/>
    <w:p w14:paraId="3F179952" w14:textId="77777777" w:rsidR="00E5379B" w:rsidRPr="00E5379B" w:rsidRDefault="00E5379B" w:rsidP="00E5379B">
      <w:pPr>
        <w:spacing w:after="0" w:line="240" w:lineRule="auto"/>
        <w:rPr>
          <w:rFonts w:ascii="Times New Roman" w:eastAsia="Times New Roman" w:hAnsi="Times New Roman" w:cs="Times New Roman"/>
          <w:color w:val="000000"/>
          <w:sz w:val="24"/>
          <w:szCs w:val="24"/>
        </w:rPr>
      </w:pPr>
    </w:p>
    <w:p w14:paraId="0761AA9F" w14:textId="5E01A813" w:rsidR="00E5379B" w:rsidRPr="00E5379B" w:rsidRDefault="00380463" w:rsidP="00E5379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CHAPTER 03: DESIGN</w:t>
      </w:r>
    </w:p>
    <w:p w14:paraId="48DB4258" w14:textId="77777777" w:rsidR="00E5379B" w:rsidRPr="00E5379B" w:rsidRDefault="00E5379B" w:rsidP="00E5379B">
      <w:pPr>
        <w:spacing w:after="0" w:line="240" w:lineRule="auto"/>
        <w:rPr>
          <w:rFonts w:ascii="Times New Roman" w:eastAsia="Times New Roman" w:hAnsi="Times New Roman" w:cs="Times New Roman"/>
          <w:b/>
          <w:bCs/>
          <w:sz w:val="24"/>
          <w:szCs w:val="24"/>
        </w:rPr>
      </w:pPr>
    </w:p>
    <w:p w14:paraId="1E8D06BB" w14:textId="28DF4BAF" w:rsidR="00E5379B" w:rsidRPr="00E5379B" w:rsidRDefault="00380463" w:rsidP="00E5379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3</w:t>
      </w:r>
      <w:r w:rsidR="00E5379B" w:rsidRPr="00E5379B">
        <w:rPr>
          <w:rFonts w:ascii="Times New Roman" w:eastAsia="Times New Roman" w:hAnsi="Times New Roman" w:cs="Times New Roman"/>
          <w:b/>
          <w:bCs/>
          <w:color w:val="000000"/>
          <w:sz w:val="24"/>
          <w:szCs w:val="24"/>
        </w:rPr>
        <w:t>.1. Chapter Overview</w:t>
      </w:r>
    </w:p>
    <w:p w14:paraId="234808D4" w14:textId="77777777" w:rsidR="00E5379B" w:rsidRPr="00E5379B" w:rsidRDefault="00E5379B" w:rsidP="00E5379B">
      <w:pPr>
        <w:spacing w:after="0" w:line="240" w:lineRule="auto"/>
        <w:rPr>
          <w:rFonts w:ascii="Times New Roman" w:eastAsia="Times New Roman" w:hAnsi="Times New Roman" w:cs="Times New Roman"/>
          <w:b/>
          <w:bCs/>
          <w:sz w:val="24"/>
          <w:szCs w:val="24"/>
        </w:rPr>
      </w:pPr>
    </w:p>
    <w:p w14:paraId="1D877F24" w14:textId="27A719AA" w:rsidR="00E5379B" w:rsidRPr="00E5379B" w:rsidRDefault="00380463" w:rsidP="00E5379B">
      <w:pPr>
        <w:rPr>
          <w:rFonts w:ascii="Times New Roman" w:hAnsi="Times New Roman" w:cs="Times New Roman"/>
          <w:b/>
          <w:bCs/>
        </w:rPr>
      </w:pPr>
      <w:r>
        <w:rPr>
          <w:rFonts w:ascii="Times New Roman" w:hAnsi="Times New Roman" w:cs="Times New Roman"/>
          <w:b/>
          <w:bCs/>
        </w:rPr>
        <w:t>3</w:t>
      </w:r>
      <w:r w:rsidR="00E5379B" w:rsidRPr="00E5379B">
        <w:rPr>
          <w:rFonts w:ascii="Times New Roman" w:hAnsi="Times New Roman" w:cs="Times New Roman"/>
          <w:b/>
          <w:bCs/>
        </w:rPr>
        <w:t>.2 Design Goals</w:t>
      </w:r>
    </w:p>
    <w:p w14:paraId="72253E8C" w14:textId="16F76266" w:rsidR="00E5379B" w:rsidRPr="00E5379B" w:rsidRDefault="00793A37" w:rsidP="00E5379B">
      <w:pPr>
        <w:rPr>
          <w:rFonts w:ascii="Times New Roman" w:hAnsi="Times New Roman" w:cs="Times New Roman"/>
          <w:b/>
          <w:bCs/>
        </w:rPr>
      </w:pPr>
      <w:r>
        <w:rPr>
          <w:rFonts w:ascii="Times New Roman" w:hAnsi="Times New Roman" w:cs="Times New Roman"/>
          <w:b/>
          <w:bCs/>
        </w:rPr>
        <w:t>3.</w:t>
      </w:r>
      <w:r w:rsidR="00E5379B" w:rsidRPr="00E5379B">
        <w:rPr>
          <w:rFonts w:ascii="Times New Roman" w:hAnsi="Times New Roman" w:cs="Times New Roman"/>
          <w:b/>
          <w:bCs/>
        </w:rPr>
        <w:t>3 System Architecture Design</w:t>
      </w:r>
    </w:p>
    <w:p w14:paraId="19DD8316" w14:textId="77777777" w:rsidR="00E5379B" w:rsidRPr="00E5379B" w:rsidRDefault="00E5379B" w:rsidP="00E5379B">
      <w:pPr>
        <w:ind w:firstLine="720"/>
        <w:rPr>
          <w:rFonts w:ascii="Times New Roman" w:hAnsi="Times New Roman" w:cs="Times New Roman"/>
          <w:b/>
          <w:bCs/>
        </w:rPr>
      </w:pPr>
      <w:proofErr w:type="gramStart"/>
      <w:r w:rsidRPr="00E5379B">
        <w:rPr>
          <w:rFonts w:ascii="Times New Roman" w:hAnsi="Times New Roman" w:cs="Times New Roman"/>
          <w:b/>
          <w:bCs/>
        </w:rPr>
        <w:t>5.3.1 Tiered</w:t>
      </w:r>
      <w:proofErr w:type="gramEnd"/>
      <w:r w:rsidRPr="00E5379B">
        <w:rPr>
          <w:rFonts w:ascii="Times New Roman" w:hAnsi="Times New Roman" w:cs="Times New Roman"/>
          <w:b/>
          <w:bCs/>
        </w:rPr>
        <w:t xml:space="preserve"> Architecture – three different processes connected </w:t>
      </w:r>
    </w:p>
    <w:p w14:paraId="61FAB124"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1 Presentation Tier</w:t>
      </w:r>
    </w:p>
    <w:p w14:paraId="696A9D39"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2 Logic Tier</w:t>
      </w:r>
    </w:p>
    <w:p w14:paraId="3A1E8A2B"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3 Data Tier</w:t>
      </w:r>
    </w:p>
    <w:p w14:paraId="40A77421"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4 Component Design</w:t>
      </w:r>
    </w:p>
    <w:p w14:paraId="731EEE07"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5 System Design</w:t>
      </w:r>
    </w:p>
    <w:p w14:paraId="049E6CCC"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 xml:space="preserve">             OOAD</w:t>
      </w:r>
    </w:p>
    <w:p w14:paraId="4CC0711A"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1 Class Diagram</w:t>
      </w:r>
    </w:p>
    <w:p w14:paraId="0DBFC59E"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2 Sequence Diagram</w:t>
      </w:r>
    </w:p>
    <w:p w14:paraId="110D09B4"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3 DL Model Design</w:t>
      </w:r>
    </w:p>
    <w:p w14:paraId="3C3A06EC"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4 Process Flowchart</w:t>
      </w:r>
    </w:p>
    <w:p w14:paraId="19285EFB"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5 UI Design</w:t>
      </w:r>
    </w:p>
    <w:p w14:paraId="29026DEA" w14:textId="6F5E6F2B" w:rsidR="00E5379B" w:rsidRDefault="00E5379B" w:rsidP="00884517">
      <w:pPr>
        <w:ind w:left="1440"/>
        <w:rPr>
          <w:rFonts w:ascii="Times New Roman" w:hAnsi="Times New Roman" w:cs="Times New Roman"/>
          <w:b/>
          <w:bCs/>
        </w:rPr>
      </w:pPr>
      <w:r w:rsidRPr="00E5379B">
        <w:rPr>
          <w:rFonts w:ascii="Times New Roman" w:hAnsi="Times New Roman" w:cs="Times New Roman"/>
          <w:b/>
          <w:bCs/>
        </w:rPr>
        <w:lastRenderedPageBreak/>
        <w:t>5.5.5.2 High Level Architecture</w:t>
      </w:r>
    </w:p>
    <w:p w14:paraId="6A3DC041" w14:textId="13800FF6" w:rsidR="00884517" w:rsidRPr="00E5379B" w:rsidRDefault="00884517" w:rsidP="00884517">
      <w:pPr>
        <w:ind w:left="1440"/>
        <w:rPr>
          <w:rFonts w:ascii="Times New Roman" w:hAnsi="Times New Roman" w:cs="Times New Roman"/>
          <w:b/>
          <w:bCs/>
        </w:rPr>
      </w:pPr>
    </w:p>
    <w:p w14:paraId="5D3F7DA0"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6 Chapter Summary</w:t>
      </w:r>
    </w:p>
    <w:p w14:paraId="00C3834C" w14:textId="77777777" w:rsidR="00806F7B" w:rsidRDefault="00806F7B" w:rsidP="0066076B">
      <w:pPr>
        <w:spacing w:line="360" w:lineRule="auto"/>
        <w:rPr>
          <w:rFonts w:ascii="Times New Roman" w:hAnsi="Times New Roman" w:cs="Times New Roman"/>
          <w:b/>
          <w:bCs/>
          <w:sz w:val="24"/>
          <w:szCs w:val="24"/>
        </w:rPr>
      </w:pPr>
    </w:p>
    <w:p w14:paraId="32094F79" w14:textId="0F673892" w:rsidR="00806F7B" w:rsidRDefault="0081553A"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2E61663D" w14:textId="77777777" w:rsidR="0081553A" w:rsidRDefault="0081553A" w:rsidP="0066076B">
      <w:pPr>
        <w:spacing w:line="360" w:lineRule="auto"/>
        <w:rPr>
          <w:rFonts w:ascii="Times New Roman" w:hAnsi="Times New Roman" w:cs="Times New Roman"/>
          <w:b/>
          <w:bCs/>
          <w:sz w:val="24"/>
          <w:szCs w:val="24"/>
        </w:rPr>
      </w:pPr>
    </w:p>
    <w:p w14:paraId="1DF3424F" w14:textId="77777777" w:rsidR="0081553A" w:rsidRDefault="0081553A" w:rsidP="0066076B">
      <w:pPr>
        <w:spacing w:line="360" w:lineRule="auto"/>
        <w:rPr>
          <w:rFonts w:ascii="Times New Roman" w:hAnsi="Times New Roman" w:cs="Times New Roman"/>
          <w:b/>
          <w:bCs/>
          <w:sz w:val="24"/>
          <w:szCs w:val="24"/>
        </w:rPr>
      </w:pPr>
    </w:p>
    <w:p w14:paraId="7545F512" w14:textId="77777777" w:rsidR="0081553A" w:rsidRDefault="0081553A" w:rsidP="0066076B">
      <w:pPr>
        <w:spacing w:line="360" w:lineRule="auto"/>
        <w:rPr>
          <w:rFonts w:ascii="Times New Roman" w:hAnsi="Times New Roman" w:cs="Times New Roman"/>
          <w:b/>
          <w:bCs/>
          <w:sz w:val="24"/>
          <w:szCs w:val="24"/>
        </w:rPr>
      </w:pPr>
    </w:p>
    <w:p w14:paraId="490EB215" w14:textId="77777777" w:rsidR="0081553A" w:rsidRDefault="0081553A" w:rsidP="0066076B">
      <w:pPr>
        <w:spacing w:line="360" w:lineRule="auto"/>
        <w:rPr>
          <w:rFonts w:ascii="Times New Roman" w:hAnsi="Times New Roman" w:cs="Times New Roman"/>
          <w:b/>
          <w:bCs/>
          <w:sz w:val="24"/>
          <w:szCs w:val="24"/>
        </w:rPr>
      </w:pPr>
    </w:p>
    <w:p w14:paraId="55853DB4" w14:textId="77777777" w:rsidR="0081553A" w:rsidRDefault="0081553A" w:rsidP="0066076B">
      <w:pPr>
        <w:spacing w:line="360" w:lineRule="auto"/>
        <w:rPr>
          <w:rFonts w:ascii="Times New Roman" w:hAnsi="Times New Roman" w:cs="Times New Roman"/>
          <w:b/>
          <w:bCs/>
          <w:sz w:val="24"/>
          <w:szCs w:val="24"/>
        </w:rPr>
      </w:pPr>
    </w:p>
    <w:p w14:paraId="67FE1B2F" w14:textId="77777777" w:rsidR="0081553A" w:rsidRDefault="0081553A" w:rsidP="0066076B">
      <w:pPr>
        <w:spacing w:line="360" w:lineRule="auto"/>
        <w:rPr>
          <w:rFonts w:ascii="Times New Roman" w:hAnsi="Times New Roman" w:cs="Times New Roman"/>
          <w:b/>
          <w:bCs/>
          <w:sz w:val="24"/>
          <w:szCs w:val="24"/>
        </w:rPr>
      </w:pPr>
    </w:p>
    <w:p w14:paraId="4AED6718" w14:textId="77777777" w:rsidR="0081553A" w:rsidRDefault="0081553A" w:rsidP="0066076B">
      <w:pPr>
        <w:spacing w:line="360" w:lineRule="auto"/>
        <w:rPr>
          <w:rFonts w:ascii="Times New Roman" w:hAnsi="Times New Roman" w:cs="Times New Roman"/>
          <w:b/>
          <w:bCs/>
          <w:sz w:val="24"/>
          <w:szCs w:val="24"/>
        </w:rPr>
      </w:pPr>
    </w:p>
    <w:p w14:paraId="528CD33A" w14:textId="77777777" w:rsidR="0081553A" w:rsidRDefault="0081553A" w:rsidP="0066076B">
      <w:pPr>
        <w:spacing w:line="360" w:lineRule="auto"/>
        <w:rPr>
          <w:rFonts w:ascii="Times New Roman" w:hAnsi="Times New Roman" w:cs="Times New Roman"/>
          <w:b/>
          <w:bCs/>
          <w:sz w:val="24"/>
          <w:szCs w:val="24"/>
        </w:rPr>
      </w:pPr>
    </w:p>
    <w:p w14:paraId="58AC96C4" w14:textId="77777777" w:rsidR="0081553A" w:rsidRDefault="0081553A" w:rsidP="0066076B">
      <w:pPr>
        <w:spacing w:line="360" w:lineRule="auto"/>
        <w:rPr>
          <w:rFonts w:ascii="Times New Roman" w:hAnsi="Times New Roman" w:cs="Times New Roman"/>
          <w:b/>
          <w:bCs/>
          <w:sz w:val="24"/>
          <w:szCs w:val="24"/>
        </w:rPr>
      </w:pPr>
    </w:p>
    <w:p w14:paraId="330C67CE" w14:textId="77777777" w:rsidR="0081553A" w:rsidRDefault="0081553A" w:rsidP="0066076B">
      <w:pPr>
        <w:spacing w:line="360" w:lineRule="auto"/>
        <w:rPr>
          <w:rFonts w:ascii="Times New Roman" w:hAnsi="Times New Roman" w:cs="Times New Roman"/>
          <w:b/>
          <w:bCs/>
          <w:sz w:val="24"/>
          <w:szCs w:val="24"/>
        </w:rPr>
      </w:pPr>
    </w:p>
    <w:p w14:paraId="0CF27798" w14:textId="77777777" w:rsidR="0081553A" w:rsidRDefault="0081553A" w:rsidP="0066076B">
      <w:pPr>
        <w:spacing w:line="360" w:lineRule="auto"/>
        <w:rPr>
          <w:rFonts w:ascii="Times New Roman" w:hAnsi="Times New Roman" w:cs="Times New Roman"/>
          <w:b/>
          <w:bCs/>
          <w:sz w:val="24"/>
          <w:szCs w:val="24"/>
        </w:rPr>
      </w:pPr>
    </w:p>
    <w:p w14:paraId="2EB7D27A" w14:textId="77777777" w:rsidR="0081553A" w:rsidRDefault="0081553A" w:rsidP="0066076B">
      <w:pPr>
        <w:spacing w:line="360" w:lineRule="auto"/>
        <w:rPr>
          <w:rFonts w:ascii="Times New Roman" w:hAnsi="Times New Roman" w:cs="Times New Roman"/>
          <w:b/>
          <w:bCs/>
          <w:sz w:val="24"/>
          <w:szCs w:val="24"/>
        </w:rPr>
      </w:pPr>
    </w:p>
    <w:p w14:paraId="26257A12" w14:textId="77777777" w:rsidR="0081553A" w:rsidRDefault="0081553A" w:rsidP="0066076B">
      <w:pPr>
        <w:spacing w:line="360" w:lineRule="auto"/>
        <w:rPr>
          <w:rFonts w:ascii="Times New Roman" w:hAnsi="Times New Roman" w:cs="Times New Roman"/>
          <w:b/>
          <w:bCs/>
          <w:sz w:val="24"/>
          <w:szCs w:val="24"/>
        </w:rPr>
      </w:pPr>
    </w:p>
    <w:p w14:paraId="5E8A34A4" w14:textId="77777777" w:rsidR="0081553A" w:rsidRDefault="0081553A" w:rsidP="0066076B">
      <w:pPr>
        <w:spacing w:line="360" w:lineRule="auto"/>
        <w:rPr>
          <w:rFonts w:ascii="Times New Roman" w:hAnsi="Times New Roman" w:cs="Times New Roman"/>
          <w:b/>
          <w:bCs/>
          <w:sz w:val="24"/>
          <w:szCs w:val="24"/>
        </w:rPr>
      </w:pPr>
    </w:p>
    <w:p w14:paraId="148B0A64" w14:textId="77777777" w:rsidR="0081553A" w:rsidRDefault="0081553A" w:rsidP="0066076B">
      <w:pPr>
        <w:spacing w:line="360" w:lineRule="auto"/>
        <w:rPr>
          <w:rFonts w:ascii="Times New Roman" w:hAnsi="Times New Roman" w:cs="Times New Roman"/>
          <w:b/>
          <w:bCs/>
          <w:sz w:val="24"/>
          <w:szCs w:val="24"/>
        </w:rPr>
      </w:pPr>
    </w:p>
    <w:p w14:paraId="4FC6863A" w14:textId="77777777" w:rsidR="0081553A" w:rsidRDefault="0081553A" w:rsidP="0066076B">
      <w:pPr>
        <w:spacing w:line="360" w:lineRule="auto"/>
        <w:rPr>
          <w:rFonts w:ascii="Times New Roman" w:hAnsi="Times New Roman" w:cs="Times New Roman"/>
          <w:b/>
          <w:bCs/>
          <w:sz w:val="24"/>
          <w:szCs w:val="24"/>
        </w:rPr>
      </w:pPr>
    </w:p>
    <w:p w14:paraId="2E25A349" w14:textId="77777777" w:rsidR="004469CE" w:rsidRDefault="004469CE" w:rsidP="0066076B">
      <w:pPr>
        <w:spacing w:line="360" w:lineRule="auto"/>
        <w:rPr>
          <w:rFonts w:ascii="Times New Roman" w:hAnsi="Times New Roman" w:cs="Times New Roman"/>
          <w:b/>
          <w:bCs/>
          <w:sz w:val="24"/>
          <w:szCs w:val="24"/>
        </w:rPr>
      </w:pPr>
    </w:p>
    <w:p w14:paraId="1BE70060" w14:textId="77777777" w:rsidR="004469CE" w:rsidRDefault="004469CE" w:rsidP="0066076B">
      <w:pPr>
        <w:spacing w:line="360" w:lineRule="auto"/>
        <w:rPr>
          <w:rFonts w:ascii="Times New Roman" w:hAnsi="Times New Roman" w:cs="Times New Roman"/>
          <w:b/>
          <w:bCs/>
          <w:sz w:val="24"/>
          <w:szCs w:val="24"/>
        </w:rPr>
      </w:pPr>
    </w:p>
    <w:p w14:paraId="304F6534" w14:textId="74F5FC8F" w:rsidR="00713C93" w:rsidRDefault="00713C93" w:rsidP="0066076B">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lastRenderedPageBreak/>
        <w:t>REFERENCES</w:t>
      </w:r>
    </w:p>
    <w:p w14:paraId="4EA62549" w14:textId="57D797F4"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Weragoda</w:t>
      </w:r>
      <w:proofErr w:type="spellEnd"/>
      <w:r w:rsidRPr="006D3D00">
        <w:rPr>
          <w:rFonts w:ascii="Times New Roman" w:hAnsi="Times New Roman" w:cs="Times New Roman"/>
          <w:sz w:val="24"/>
          <w:szCs w:val="24"/>
        </w:rPr>
        <w:t xml:space="preserve">, P.B. (1980). The traditional system of medicine in Sri Lanka. Journal of Ethnopharmacology, 2(1), pp.71–73.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016/0378-8741(80)90033-1.</w:t>
      </w:r>
    </w:p>
    <w:p w14:paraId="02E602E9" w14:textId="78F5F64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Li, Y. (2022). Research and Application of Deep Learning in Image Recognition. [online] IEEE Xplore. </w:t>
      </w:r>
      <w:proofErr w:type="spellStart"/>
      <w:r w:rsidRPr="006D3D00">
        <w:rPr>
          <w:rFonts w:ascii="Times New Roman" w:hAnsi="Times New Roman" w:cs="Times New Roman"/>
          <w:sz w:val="24"/>
          <w:szCs w:val="24"/>
        </w:rPr>
        <w:t>doi:https</w:t>
      </w:r>
      <w:proofErr w:type="spellEnd"/>
      <w:r w:rsidRPr="006D3D00">
        <w:rPr>
          <w:rFonts w:ascii="Times New Roman" w:hAnsi="Times New Roman" w:cs="Times New Roman"/>
          <w:sz w:val="24"/>
          <w:szCs w:val="24"/>
        </w:rPr>
        <w:t>://doi.org/10.1109/ICPECA53709.2022.9718847.</w:t>
      </w:r>
    </w:p>
    <w:p w14:paraId="236A31D7" w14:textId="211C9C03"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 xml:space="preserve">Vaswani, A., </w:t>
      </w:r>
      <w:proofErr w:type="spellStart"/>
      <w:r w:rsidRPr="006D3D00">
        <w:rPr>
          <w:rFonts w:ascii="Times New Roman" w:hAnsi="Times New Roman" w:cs="Times New Roman"/>
          <w:sz w:val="24"/>
          <w:szCs w:val="24"/>
        </w:rPr>
        <w:t>Shazeer</w:t>
      </w:r>
      <w:proofErr w:type="spellEnd"/>
      <w:r w:rsidRPr="006D3D00">
        <w:rPr>
          <w:rFonts w:ascii="Times New Roman" w:hAnsi="Times New Roman" w:cs="Times New Roman"/>
          <w:sz w:val="24"/>
          <w:szCs w:val="24"/>
        </w:rPr>
        <w:t xml:space="preserve">, N., Parmar, N., </w:t>
      </w:r>
      <w:proofErr w:type="spellStart"/>
      <w:r w:rsidRPr="006D3D00">
        <w:rPr>
          <w:rFonts w:ascii="Times New Roman" w:hAnsi="Times New Roman" w:cs="Times New Roman"/>
          <w:sz w:val="24"/>
          <w:szCs w:val="24"/>
        </w:rPr>
        <w:t>Uszkoreit</w:t>
      </w:r>
      <w:proofErr w:type="spellEnd"/>
      <w:r w:rsidRPr="006D3D00">
        <w:rPr>
          <w:rFonts w:ascii="Times New Roman" w:hAnsi="Times New Roman" w:cs="Times New Roman"/>
          <w:sz w:val="24"/>
          <w:szCs w:val="24"/>
        </w:rPr>
        <w:t xml:space="preserve">, J., Jones, L., Gomez, A.N., Kaiser, L. and </w:t>
      </w:r>
      <w:proofErr w:type="spellStart"/>
      <w:r w:rsidRPr="006D3D00">
        <w:rPr>
          <w:rFonts w:ascii="Times New Roman" w:hAnsi="Times New Roman" w:cs="Times New Roman"/>
          <w:sz w:val="24"/>
          <w:szCs w:val="24"/>
        </w:rPr>
        <w:t>Polosukhin</w:t>
      </w:r>
      <w:proofErr w:type="spellEnd"/>
      <w:r w:rsidRPr="006D3D00">
        <w:rPr>
          <w:rFonts w:ascii="Times New Roman" w:hAnsi="Times New Roman" w:cs="Times New Roman"/>
          <w:sz w:val="24"/>
          <w:szCs w:val="24"/>
        </w:rPr>
        <w:t>, I. (2017). Attention Is All You Need. [online] arXiv.org. Available at: https://arxiv.org/abs/1706.03762.</w:t>
      </w:r>
    </w:p>
    <w:p w14:paraId="6B4B221F" w14:textId="64CCB07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6D3D00">
      <w:pPr>
        <w:spacing w:line="360" w:lineRule="auto"/>
        <w:rPr>
          <w:rFonts w:ascii="Times New Roman" w:hAnsi="Times New Roman" w:cs="Times New Roman"/>
          <w:sz w:val="24"/>
          <w:szCs w:val="24"/>
        </w:rPr>
      </w:pPr>
      <w:proofErr w:type="spellStart"/>
      <w:r w:rsidRPr="006D3D00">
        <w:rPr>
          <w:rFonts w:ascii="Times New Roman" w:hAnsi="Times New Roman" w:cs="Times New Roman"/>
          <w:sz w:val="24"/>
          <w:szCs w:val="24"/>
        </w:rPr>
        <w:t>Pushpanathan</w:t>
      </w:r>
      <w:proofErr w:type="spellEnd"/>
      <w:r w:rsidRPr="006D3D00">
        <w:rPr>
          <w:rFonts w:ascii="Times New Roman" w:hAnsi="Times New Roman" w:cs="Times New Roman"/>
          <w:sz w:val="24"/>
          <w:szCs w:val="24"/>
        </w:rPr>
        <w:t xml:space="preserve">, K., Hanafi, M., </w:t>
      </w:r>
      <w:proofErr w:type="spellStart"/>
      <w:r w:rsidRPr="006D3D00">
        <w:rPr>
          <w:rFonts w:ascii="Times New Roman" w:hAnsi="Times New Roman" w:cs="Times New Roman"/>
          <w:sz w:val="24"/>
          <w:szCs w:val="24"/>
        </w:rPr>
        <w:t>Mashohor</w:t>
      </w:r>
      <w:proofErr w:type="spellEnd"/>
      <w:r w:rsidRPr="006D3D00">
        <w:rPr>
          <w:rFonts w:ascii="Times New Roman" w:hAnsi="Times New Roman" w:cs="Times New Roman"/>
          <w:sz w:val="24"/>
          <w:szCs w:val="24"/>
        </w:rPr>
        <w:t xml:space="preserve">, S., &amp; </w:t>
      </w:r>
      <w:proofErr w:type="spellStart"/>
      <w:r w:rsidRPr="006D3D00">
        <w:rPr>
          <w:rFonts w:ascii="Times New Roman" w:hAnsi="Times New Roman" w:cs="Times New Roman"/>
          <w:sz w:val="24"/>
          <w:szCs w:val="24"/>
        </w:rPr>
        <w:t>Fazlil</w:t>
      </w:r>
      <w:proofErr w:type="spellEnd"/>
      <w:r w:rsidRPr="006D3D00">
        <w:rPr>
          <w:rFonts w:ascii="Times New Roman" w:hAnsi="Times New Roman" w:cs="Times New Roman"/>
          <w:sz w:val="24"/>
          <w:szCs w:val="24"/>
        </w:rPr>
        <w:t xml:space="preserve"> Ilahi, W. F. 2020, 'Machine learning in medicinal plants recognition: A review', Artificial Intelligence Review, </w:t>
      </w:r>
      <w:proofErr w:type="spellStart"/>
      <w:r w:rsidRPr="006D3D00">
        <w:rPr>
          <w:rFonts w:ascii="Times New Roman" w:hAnsi="Times New Roman" w:cs="Times New Roman"/>
          <w:sz w:val="24"/>
          <w:szCs w:val="24"/>
        </w:rPr>
        <w:t>doi</w:t>
      </w:r>
      <w:proofErr w:type="spellEnd"/>
      <w:r w:rsidRPr="006D3D00">
        <w:rPr>
          <w:rFonts w:ascii="Times New Roman" w:hAnsi="Times New Roman" w:cs="Times New Roman"/>
          <w:sz w:val="24"/>
          <w:szCs w:val="24"/>
        </w:rPr>
        <w:t>: 10.1007/s10462-020-09847-0.</w:t>
      </w:r>
    </w:p>
    <w:p w14:paraId="1D2A9AD1" w14:textId="2DA737F1"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A9308B">
      <w:pPr>
        <w:shd w:val="clear" w:color="auto" w:fill="FFFFFF"/>
        <w:spacing w:line="235" w:lineRule="atLeast"/>
        <w:rPr>
          <w:rFonts w:ascii="Times New Roman" w:hAnsi="Times New Roman" w:cs="Times New Roman"/>
          <w:color w:val="222222"/>
          <w:sz w:val="24"/>
          <w:szCs w:val="24"/>
        </w:rPr>
      </w:pPr>
      <w:proofErr w:type="spellStart"/>
      <w:r w:rsidRPr="006D3D00">
        <w:rPr>
          <w:rFonts w:ascii="Times New Roman" w:hAnsi="Times New Roman" w:cs="Times New Roman"/>
          <w:color w:val="222222"/>
          <w:sz w:val="24"/>
          <w:szCs w:val="24"/>
        </w:rPr>
        <w:t>Jayanka</w:t>
      </w:r>
      <w:proofErr w:type="spellEnd"/>
      <w:r w:rsidRPr="006D3D00">
        <w:rPr>
          <w:rFonts w:ascii="Times New Roman" w:hAnsi="Times New Roman" w:cs="Times New Roman"/>
          <w:color w:val="222222"/>
          <w:sz w:val="24"/>
          <w:szCs w:val="24"/>
        </w:rPr>
        <w:t xml:space="preserve">, M. and Fernando, T.G.I. (2020). </w:t>
      </w:r>
      <w:proofErr w:type="spellStart"/>
      <w:r w:rsidRPr="006D3D00">
        <w:rPr>
          <w:rFonts w:ascii="Times New Roman" w:hAnsi="Times New Roman" w:cs="Times New Roman"/>
          <w:color w:val="222222"/>
          <w:sz w:val="24"/>
          <w:szCs w:val="24"/>
        </w:rPr>
        <w:t>Recognising</w:t>
      </w:r>
      <w:proofErr w:type="spellEnd"/>
      <w:r w:rsidRPr="006D3D00">
        <w:rPr>
          <w:rFonts w:ascii="Times New Roman" w:hAnsi="Times New Roman" w:cs="Times New Roman"/>
          <w:color w:val="222222"/>
          <w:sz w:val="24"/>
          <w:szCs w:val="24"/>
        </w:rPr>
        <w:t xml:space="preserve"> Ayurvedic Herbal Plants in Sri Lanka using Convolutional Neural Networks. </w:t>
      </w:r>
      <w:proofErr w:type="spellStart"/>
      <w:r w:rsidRPr="006D3D00">
        <w:rPr>
          <w:rFonts w:ascii="Times New Roman" w:hAnsi="Times New Roman" w:cs="Times New Roman"/>
          <w:color w:val="222222"/>
          <w:sz w:val="24"/>
          <w:szCs w:val="24"/>
        </w:rPr>
        <w:t>Vidyodaya</w:t>
      </w:r>
      <w:proofErr w:type="spellEnd"/>
      <w:r w:rsidRPr="006D3D00">
        <w:rPr>
          <w:rFonts w:ascii="Times New Roman" w:hAnsi="Times New Roman" w:cs="Times New Roman"/>
          <w:color w:val="222222"/>
          <w:sz w:val="24"/>
          <w:szCs w:val="24"/>
        </w:rPr>
        <w:t xml:space="preserve"> Journal of Science, [online] 23(01). </w:t>
      </w:r>
      <w:proofErr w:type="spellStart"/>
      <w:r w:rsidRPr="006D3D00">
        <w:rPr>
          <w:rFonts w:ascii="Times New Roman" w:hAnsi="Times New Roman" w:cs="Times New Roman"/>
          <w:color w:val="222222"/>
          <w:sz w:val="24"/>
          <w:szCs w:val="24"/>
        </w:rPr>
        <w:t>doi:</w:t>
      </w:r>
      <w:hyperlink r:id="rId15" w:tgtFrame="_blank" w:history="1">
        <w:r w:rsidRPr="006D3D00">
          <w:rPr>
            <w:rStyle w:val="Hyperlink"/>
            <w:rFonts w:ascii="Times New Roman" w:hAnsi="Times New Roman" w:cs="Times New Roman"/>
            <w:color w:val="1155CC"/>
            <w:sz w:val="24"/>
            <w:szCs w:val="24"/>
          </w:rPr>
          <w:t>https</w:t>
        </w:r>
        <w:proofErr w:type="spellEnd"/>
        <w:r w:rsidRPr="006D3D00">
          <w:rPr>
            <w:rStyle w:val="Hyperlink"/>
            <w:rFonts w:ascii="Times New Roman" w:hAnsi="Times New Roman" w:cs="Times New Roman"/>
            <w:color w:val="1155CC"/>
            <w:sz w:val="24"/>
            <w:szCs w:val="24"/>
          </w:rPr>
          <w:t>://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A85B18">
      <w:pPr>
        <w:pStyle w:val="Bibliography"/>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D65D10">
      <w:pPr>
        <w:pStyle w:val="Bibliography"/>
        <w:rPr>
          <w:rFonts w:ascii="Times New Roman" w:hAnsi="Times New Roman" w:cs="Times New Roman"/>
          <w:sz w:val="24"/>
        </w:rPr>
      </w:pPr>
      <w:r>
        <w:fldChar w:fldCharType="begin"/>
      </w:r>
      <w:r w:rsidR="00240171">
        <w:instrText xml:space="preserve"> ADDIN ZOTERO_BIBL {"uncited":[],"omitted":[],"custom":[]} CSL_BIBLIOGRAPHY </w:instrText>
      </w:r>
      <w:r>
        <w:fldChar w:fldCharType="separate"/>
      </w:r>
      <w:r w:rsidR="00D65D10" w:rsidRPr="00D65D10">
        <w:rPr>
          <w:rFonts w:ascii="Times New Roman" w:hAnsi="Times New Roman" w:cs="Times New Roman"/>
          <w:sz w:val="24"/>
        </w:rPr>
        <w:t>Chompookham, T., Surinta, O., 2021. Ensemble Methods with Deep Convolutional Neural Networks for Plant Leaf Recognition. https://doi.org/10.24507/icicel.15.06.553</w:t>
      </w:r>
    </w:p>
    <w:p w14:paraId="4D35F90A" w14:textId="77777777" w:rsidR="00D65D10" w:rsidRPr="00D65D10" w:rsidRDefault="00D65D10" w:rsidP="00D65D10">
      <w:pPr>
        <w:pStyle w:val="Bibliography"/>
        <w:rPr>
          <w:rFonts w:ascii="Times New Roman" w:hAnsi="Times New Roman" w:cs="Times New Roman"/>
          <w:sz w:val="24"/>
        </w:rPr>
      </w:pPr>
      <w:r w:rsidRPr="00D65D10">
        <w:rPr>
          <w:rFonts w:ascii="Times New Roman" w:hAnsi="Times New Roman" w:cs="Times New Roman"/>
          <w:sz w:val="24"/>
        </w:rPr>
        <w:lastRenderedPageBreak/>
        <w:t>Kankanamalage, T.N.M., Dharmadasa, R.M., Abeysinghe, D.C., Wijesekara, R.G.S., 2014. A survey on medicinal materials used in traditional systems of medicine in Sri Lanka. Journal of Ethnopharmacology 155, 679–691. https://doi.org/10.1016/j.jep.2014.06.016</w:t>
      </w:r>
    </w:p>
    <w:p w14:paraId="5FEB766E" w14:textId="77777777" w:rsidR="00015B38" w:rsidRDefault="00565778" w:rsidP="0066076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0BD236DD" w14:textId="2FAC3BAC" w:rsidR="00713C93" w:rsidRDefault="005B7CA3" w:rsidP="0066076B">
      <w:pPr>
        <w:spacing w:line="360" w:lineRule="auto"/>
        <w:rPr>
          <w:rFonts w:ascii="Times New Roman" w:hAnsi="Times New Roman" w:cs="Times New Roman"/>
          <w:b/>
          <w:bCs/>
          <w:sz w:val="24"/>
          <w:szCs w:val="24"/>
        </w:rPr>
      </w:pPr>
      <w:r w:rsidRPr="00331AE9">
        <w:rPr>
          <w:rFonts w:ascii="Times New Roman" w:hAnsi="Times New Roman" w:cs="Times New Roman"/>
          <w:b/>
          <w:bCs/>
          <w:sz w:val="24"/>
          <w:szCs w:val="24"/>
        </w:rPr>
        <w:t>Appendix A</w:t>
      </w:r>
    </w:p>
    <w:p w14:paraId="124E26A1" w14:textId="77777777" w:rsidR="00CB01E1" w:rsidRPr="000A1158" w:rsidRDefault="00CB01E1" w:rsidP="00CB01E1">
      <w:pPr>
        <w:spacing w:line="360" w:lineRule="auto"/>
        <w:rPr>
          <w:rFonts w:ascii="Times New Roman" w:hAnsi="Times New Roman" w:cs="Times New Roman"/>
          <w:b/>
          <w:bCs/>
          <w:sz w:val="24"/>
          <w:szCs w:val="24"/>
        </w:rPr>
      </w:pPr>
      <w:r w:rsidRPr="000A1158">
        <w:rPr>
          <w:rFonts w:ascii="Times New Roman" w:hAnsi="Times New Roman" w:cs="Times New Roman"/>
          <w:b/>
          <w:bCs/>
          <w:sz w:val="24"/>
          <w:szCs w:val="24"/>
        </w:rPr>
        <w:t>USE CASE – View properties of selected plant.</w:t>
      </w:r>
    </w:p>
    <w:tbl>
      <w:tblPr>
        <w:tblStyle w:val="TableGrid"/>
        <w:tblW w:w="8248" w:type="dxa"/>
        <w:tblLook w:val="04A0" w:firstRow="1" w:lastRow="0" w:firstColumn="1" w:lastColumn="0" w:noHBand="0" w:noVBand="1"/>
      </w:tblPr>
      <w:tblGrid>
        <w:gridCol w:w="4052"/>
        <w:gridCol w:w="2098"/>
        <w:gridCol w:w="2098"/>
      </w:tblGrid>
      <w:tr w:rsidR="00CB01E1" w:rsidRPr="00F96E73" w14:paraId="18F33352" w14:textId="77777777" w:rsidTr="00CC470A">
        <w:tc>
          <w:tcPr>
            <w:tcW w:w="4052" w:type="dxa"/>
          </w:tcPr>
          <w:p w14:paraId="5B2CB78B"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5D8A2D28" w14:textId="77777777" w:rsidR="00CB01E1" w:rsidRPr="00F96E73"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View properties of selected plant.</w:t>
            </w:r>
          </w:p>
        </w:tc>
      </w:tr>
      <w:tr w:rsidR="00CB01E1" w:rsidRPr="00F96E73" w14:paraId="4C8C8FBA" w14:textId="77777777" w:rsidTr="00CC470A">
        <w:tc>
          <w:tcPr>
            <w:tcW w:w="4052" w:type="dxa"/>
          </w:tcPr>
          <w:p w14:paraId="450497D2" w14:textId="77777777" w:rsidR="00CB01E1" w:rsidRPr="00507DE2"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Pr>
          <w:p w14:paraId="5C41349F" w14:textId="77777777" w:rsidR="00CB01E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C 03</w:t>
            </w:r>
          </w:p>
        </w:tc>
      </w:tr>
      <w:tr w:rsidR="00CB01E1" w:rsidRPr="00F96E73" w14:paraId="0E268E8B" w14:textId="77777777" w:rsidTr="00CC470A">
        <w:tc>
          <w:tcPr>
            <w:tcW w:w="4052" w:type="dxa"/>
          </w:tcPr>
          <w:p w14:paraId="4772B5DA"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16B73986" w14:textId="77777777" w:rsidR="00CB01E1" w:rsidRPr="00F96E73" w:rsidRDefault="00CB01E1" w:rsidP="00CC470A">
            <w:pPr>
              <w:spacing w:line="360" w:lineRule="auto"/>
              <w:rPr>
                <w:rFonts w:ascii="Times New Roman" w:hAnsi="Times New Roman" w:cs="Times New Roman"/>
                <w:sz w:val="24"/>
                <w:szCs w:val="24"/>
              </w:rPr>
            </w:pPr>
            <w:r w:rsidRPr="00F96E73">
              <w:rPr>
                <w:rFonts w:ascii="Times New Roman" w:hAnsi="Times New Roman" w:cs="Times New Roman"/>
                <w:sz w:val="24"/>
                <w:szCs w:val="24"/>
              </w:rPr>
              <w:t xml:space="preserve">The user </w:t>
            </w:r>
            <w:r>
              <w:rPr>
                <w:rFonts w:ascii="Times New Roman" w:hAnsi="Times New Roman" w:cs="Times New Roman"/>
                <w:sz w:val="24"/>
                <w:szCs w:val="24"/>
              </w:rPr>
              <w:t>can view the properties of individual plants that are selected.</w:t>
            </w:r>
          </w:p>
        </w:tc>
      </w:tr>
      <w:tr w:rsidR="00CB01E1" w:rsidRPr="00805561" w14:paraId="33D59C80" w14:textId="77777777" w:rsidTr="00CC470A">
        <w:tc>
          <w:tcPr>
            <w:tcW w:w="4052" w:type="dxa"/>
          </w:tcPr>
          <w:p w14:paraId="78371B32"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751B4FE9" w14:textId="77777777" w:rsidR="00CB01E1" w:rsidRPr="00805561" w:rsidRDefault="00CB01E1" w:rsidP="00CC470A">
            <w:pPr>
              <w:spacing w:line="360" w:lineRule="auto"/>
              <w:rPr>
                <w:rFonts w:ascii="Times New Roman" w:hAnsi="Times New Roman" w:cs="Times New Roman"/>
                <w:sz w:val="24"/>
                <w:szCs w:val="24"/>
              </w:rPr>
            </w:pPr>
            <w:r w:rsidRPr="00805561">
              <w:rPr>
                <w:rFonts w:ascii="Times New Roman" w:hAnsi="Times New Roman" w:cs="Times New Roman"/>
                <w:sz w:val="24"/>
                <w:szCs w:val="24"/>
              </w:rPr>
              <w:t>User</w:t>
            </w:r>
          </w:p>
        </w:tc>
      </w:tr>
      <w:tr w:rsidR="00CB01E1" w:rsidRPr="00805561" w14:paraId="356E9F15" w14:textId="77777777" w:rsidTr="00CC470A">
        <w:tc>
          <w:tcPr>
            <w:tcW w:w="4052" w:type="dxa"/>
          </w:tcPr>
          <w:p w14:paraId="24E1A1E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7F0D1F17" w14:textId="77777777" w:rsidR="00CB01E1" w:rsidRPr="00805561"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48E3EC9A" w14:textId="77777777" w:rsidTr="00CC470A">
        <w:tc>
          <w:tcPr>
            <w:tcW w:w="4052" w:type="dxa"/>
          </w:tcPr>
          <w:p w14:paraId="6FD9A77E"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BFB75D4"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rsidRPr="005B5D8A" w14:paraId="311FA843" w14:textId="77777777" w:rsidTr="00CC470A">
        <w:tc>
          <w:tcPr>
            <w:tcW w:w="4052" w:type="dxa"/>
          </w:tcPr>
          <w:p w14:paraId="6AF8BEB0"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3B8519C" w14:textId="77777777" w:rsidR="00CB01E1" w:rsidRPr="005B5D8A"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rsidRPr="005B5D8A" w14:paraId="33BA2F57" w14:textId="77777777" w:rsidTr="00CC470A">
        <w:trPr>
          <w:trHeight w:val="204"/>
        </w:trPr>
        <w:tc>
          <w:tcPr>
            <w:tcW w:w="4052" w:type="dxa"/>
            <w:vMerge w:val="restart"/>
          </w:tcPr>
          <w:p w14:paraId="2686DCF8"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098" w:type="dxa"/>
          </w:tcPr>
          <w:p w14:paraId="1ED7ECA3" w14:textId="77777777" w:rsidR="00CB01E1" w:rsidRPr="005B5D8A" w:rsidRDefault="00CB01E1"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8" w:type="dxa"/>
          </w:tcPr>
          <w:p w14:paraId="5C9DFB2F" w14:textId="77777777" w:rsidR="00CB01E1" w:rsidRPr="005B5D8A" w:rsidRDefault="00CB01E1"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rsidRPr="004E2ED5" w14:paraId="15759FCB" w14:textId="77777777" w:rsidTr="00CC470A">
        <w:trPr>
          <w:trHeight w:val="204"/>
        </w:trPr>
        <w:tc>
          <w:tcPr>
            <w:tcW w:w="4052" w:type="dxa"/>
            <w:vMerge/>
          </w:tcPr>
          <w:p w14:paraId="08B6DA5A" w14:textId="77777777" w:rsidR="00CB01E1" w:rsidRPr="00507DE2" w:rsidRDefault="00CB01E1" w:rsidP="00CC470A">
            <w:pPr>
              <w:spacing w:line="360" w:lineRule="auto"/>
              <w:rPr>
                <w:rFonts w:ascii="Times New Roman" w:hAnsi="Times New Roman" w:cs="Times New Roman"/>
                <w:b/>
                <w:bCs/>
                <w:sz w:val="24"/>
                <w:szCs w:val="24"/>
              </w:rPr>
            </w:pPr>
          </w:p>
        </w:tc>
        <w:tc>
          <w:tcPr>
            <w:tcW w:w="2098" w:type="dxa"/>
          </w:tcPr>
          <w:p w14:paraId="69E35595" w14:textId="77777777" w:rsidR="00CB01E1" w:rsidRDefault="00CB01E1"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Pr>
                <w:rFonts w:ascii="Times New Roman" w:hAnsi="Times New Roman" w:cs="Times New Roman"/>
                <w:sz w:val="24"/>
                <w:szCs w:val="24"/>
              </w:rPr>
              <w:t>Selects the option to view the properties of a selected plant.</w:t>
            </w:r>
          </w:p>
        </w:tc>
        <w:tc>
          <w:tcPr>
            <w:tcW w:w="2098" w:type="dxa"/>
          </w:tcPr>
          <w:p w14:paraId="51571962" w14:textId="77777777" w:rsidR="00CB01E1" w:rsidRPr="004E2ED5"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4. View the displayed details of the selected plant.</w:t>
            </w:r>
          </w:p>
        </w:tc>
      </w:tr>
      <w:tr w:rsidR="00CB01E1" w:rsidRPr="00650003" w14:paraId="43C23F75" w14:textId="77777777" w:rsidTr="00CC470A">
        <w:tc>
          <w:tcPr>
            <w:tcW w:w="4052" w:type="dxa"/>
          </w:tcPr>
          <w:p w14:paraId="5C7FE465"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3169D2A1" w14:textId="77777777" w:rsidR="00CB01E1" w:rsidRPr="00650003" w:rsidRDefault="00CB01E1"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CB01E1" w:rsidRPr="0096072D" w14:paraId="5935D40F" w14:textId="77777777" w:rsidTr="00CC470A">
        <w:tc>
          <w:tcPr>
            <w:tcW w:w="4052" w:type="dxa"/>
          </w:tcPr>
          <w:p w14:paraId="0E094499"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149953F0" w14:textId="77777777" w:rsidR="00CB01E1" w:rsidRPr="0096072D" w:rsidRDefault="00CB01E1" w:rsidP="00CC470A">
            <w:pPr>
              <w:spacing w:line="360" w:lineRule="auto"/>
              <w:rPr>
                <w:rFonts w:ascii="Times New Roman" w:hAnsi="Times New Roman" w:cs="Times New Roman"/>
                <w:sz w:val="24"/>
                <w:szCs w:val="24"/>
              </w:rPr>
            </w:pPr>
            <w:r w:rsidRPr="0096072D">
              <w:rPr>
                <w:rFonts w:ascii="Times New Roman" w:hAnsi="Times New Roman" w:cs="Times New Roman"/>
                <w:sz w:val="24"/>
                <w:szCs w:val="24"/>
              </w:rPr>
              <w:t xml:space="preserve">If </w:t>
            </w:r>
            <w:r>
              <w:rPr>
                <w:rFonts w:ascii="Times New Roman" w:hAnsi="Times New Roman" w:cs="Times New Roman"/>
                <w:sz w:val="24"/>
                <w:szCs w:val="24"/>
              </w:rPr>
              <w:t>the details of the selected plant could not be retrieved from the database an error message would be displayed.</w:t>
            </w:r>
          </w:p>
        </w:tc>
      </w:tr>
      <w:tr w:rsidR="00CB01E1" w:rsidRPr="0096072D" w14:paraId="50AF2A69" w14:textId="77777777" w:rsidTr="00CC470A">
        <w:tc>
          <w:tcPr>
            <w:tcW w:w="4052" w:type="dxa"/>
          </w:tcPr>
          <w:p w14:paraId="0115344C" w14:textId="77777777" w:rsidR="00CB01E1" w:rsidRPr="00507DE2" w:rsidRDefault="00CB01E1"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2583E9DB" w14:textId="77777777" w:rsidR="00CB01E1"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6AFAD7CB" w14:textId="77777777" w:rsidR="00CB01E1" w:rsidRPr="00015B38" w:rsidRDefault="00CB01E1" w:rsidP="00CB01E1">
      <w:pPr>
        <w:spacing w:line="360" w:lineRule="auto"/>
        <w:rPr>
          <w:rFonts w:ascii="Times New Roman" w:hAnsi="Times New Roman" w:cs="Times New Roman"/>
          <w:b/>
          <w:bCs/>
          <w:sz w:val="24"/>
          <w:szCs w:val="24"/>
        </w:rPr>
      </w:pPr>
    </w:p>
    <w:p w14:paraId="307BA3F8" w14:textId="77777777" w:rsidR="00CB01E1" w:rsidRDefault="00CB01E1" w:rsidP="0066076B">
      <w:pPr>
        <w:spacing w:line="360" w:lineRule="auto"/>
        <w:rPr>
          <w:rFonts w:ascii="Times New Roman" w:hAnsi="Times New Roman" w:cs="Times New Roman"/>
          <w:b/>
          <w:bCs/>
          <w:sz w:val="24"/>
          <w:szCs w:val="24"/>
        </w:rPr>
      </w:pPr>
    </w:p>
    <w:p w14:paraId="4E13301D" w14:textId="76B0C630" w:rsidR="00F559E3" w:rsidRPr="004469CE" w:rsidRDefault="00F559E3"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w:t>
      </w:r>
      <w:r w:rsidR="00CB01E1" w:rsidRPr="004469CE">
        <w:rPr>
          <w:rFonts w:ascii="Times New Roman" w:hAnsi="Times New Roman" w:cs="Times New Roman"/>
          <w:b/>
          <w:bCs/>
          <w:sz w:val="24"/>
          <w:szCs w:val="24"/>
        </w:rPr>
        <w:t xml:space="preserve">Display image format </w:t>
      </w:r>
      <w:proofErr w:type="gramStart"/>
      <w:r w:rsidR="00CB01E1" w:rsidRPr="004469CE">
        <w:rPr>
          <w:rFonts w:ascii="Times New Roman" w:hAnsi="Times New Roman" w:cs="Times New Roman"/>
          <w:b/>
          <w:bCs/>
          <w:sz w:val="24"/>
          <w:szCs w:val="24"/>
        </w:rPr>
        <w:t>error</w:t>
      </w:r>
      <w:proofErr w:type="gramEnd"/>
    </w:p>
    <w:tbl>
      <w:tblPr>
        <w:tblStyle w:val="TableGrid"/>
        <w:tblW w:w="8248" w:type="dxa"/>
        <w:tblLook w:val="04A0" w:firstRow="1" w:lastRow="0" w:firstColumn="1" w:lastColumn="0" w:noHBand="0" w:noVBand="1"/>
      </w:tblPr>
      <w:tblGrid>
        <w:gridCol w:w="4052"/>
        <w:gridCol w:w="2105"/>
        <w:gridCol w:w="2091"/>
      </w:tblGrid>
      <w:tr w:rsidR="00F559E3" w:rsidRPr="00507DE2" w14:paraId="7533D1F1" w14:textId="77777777" w:rsidTr="00CC470A">
        <w:tc>
          <w:tcPr>
            <w:tcW w:w="4052" w:type="dxa"/>
          </w:tcPr>
          <w:p w14:paraId="6641371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EEC2AD3" w14:textId="76B0251B" w:rsidR="00F559E3" w:rsidRPr="00F96E73" w:rsidRDefault="00EB4027" w:rsidP="00CC470A">
            <w:pPr>
              <w:spacing w:line="360" w:lineRule="auto"/>
              <w:rPr>
                <w:rFonts w:ascii="Times New Roman" w:hAnsi="Times New Roman" w:cs="Times New Roman"/>
                <w:sz w:val="24"/>
                <w:szCs w:val="24"/>
              </w:rPr>
            </w:pPr>
            <w:r>
              <w:rPr>
                <w:rFonts w:ascii="Times New Roman" w:hAnsi="Times New Roman" w:cs="Times New Roman"/>
                <w:sz w:val="24"/>
                <w:szCs w:val="24"/>
              </w:rPr>
              <w:t>Display image format erro</w:t>
            </w:r>
            <w:r w:rsidR="005B22AC">
              <w:rPr>
                <w:rFonts w:ascii="Times New Roman" w:hAnsi="Times New Roman" w:cs="Times New Roman"/>
                <w:sz w:val="24"/>
                <w:szCs w:val="24"/>
              </w:rPr>
              <w:t>r</w:t>
            </w:r>
          </w:p>
        </w:tc>
      </w:tr>
      <w:tr w:rsidR="00F559E3" w:rsidRPr="00507DE2" w14:paraId="300D3F66" w14:textId="77777777" w:rsidTr="00CC470A">
        <w:tc>
          <w:tcPr>
            <w:tcW w:w="4052" w:type="dxa"/>
          </w:tcPr>
          <w:p w14:paraId="6009FCF7" w14:textId="77777777" w:rsidR="00F559E3" w:rsidRPr="00507DE2" w:rsidRDefault="00F559E3"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7A3A77A7" w14:textId="6A15A790" w:rsidR="00F559E3"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UC 0</w:t>
            </w:r>
            <w:r w:rsidR="00EB4027">
              <w:rPr>
                <w:rFonts w:ascii="Times New Roman" w:hAnsi="Times New Roman" w:cs="Times New Roman"/>
                <w:sz w:val="24"/>
                <w:szCs w:val="24"/>
              </w:rPr>
              <w:t>4</w:t>
            </w:r>
          </w:p>
        </w:tc>
      </w:tr>
      <w:tr w:rsidR="00F559E3" w:rsidRPr="00507DE2" w14:paraId="50693A0C" w14:textId="77777777" w:rsidTr="00CC470A">
        <w:tc>
          <w:tcPr>
            <w:tcW w:w="4052" w:type="dxa"/>
          </w:tcPr>
          <w:p w14:paraId="0745FE1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lastRenderedPageBreak/>
              <w:t>Description</w:t>
            </w:r>
          </w:p>
        </w:tc>
        <w:tc>
          <w:tcPr>
            <w:tcW w:w="4196" w:type="dxa"/>
            <w:gridSpan w:val="2"/>
          </w:tcPr>
          <w:p w14:paraId="23320151" w14:textId="12E02A44" w:rsidR="00F559E3" w:rsidRPr="00F96E73" w:rsidRDefault="00BA2382" w:rsidP="00CC470A">
            <w:pPr>
              <w:spacing w:line="360" w:lineRule="auto"/>
              <w:rPr>
                <w:rFonts w:ascii="Times New Roman" w:hAnsi="Times New Roman" w:cs="Times New Roman"/>
                <w:sz w:val="24"/>
                <w:szCs w:val="24"/>
              </w:rPr>
            </w:pPr>
            <w:r>
              <w:rPr>
                <w:rFonts w:ascii="Times New Roman" w:hAnsi="Times New Roman" w:cs="Times New Roman"/>
                <w:sz w:val="24"/>
                <w:szCs w:val="24"/>
              </w:rPr>
              <w:t>If the uploaded image is not of an appropriate format the system will display an error message.</w:t>
            </w:r>
          </w:p>
        </w:tc>
      </w:tr>
      <w:tr w:rsidR="00F559E3" w:rsidRPr="00507DE2" w14:paraId="429E67D0" w14:textId="77777777" w:rsidTr="00CC470A">
        <w:tc>
          <w:tcPr>
            <w:tcW w:w="4052" w:type="dxa"/>
          </w:tcPr>
          <w:p w14:paraId="6FE4ABFC"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32A6C348" w14:textId="1EF79BB3"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7B39A6AB" w14:textId="77777777" w:rsidTr="00CC470A">
        <w:tc>
          <w:tcPr>
            <w:tcW w:w="4052" w:type="dxa"/>
          </w:tcPr>
          <w:p w14:paraId="52017B6A"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DE87E15" w14:textId="53C403EA" w:rsidR="00F559E3" w:rsidRPr="00805561" w:rsidRDefault="005B22AC" w:rsidP="00CC470A">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F559E3" w:rsidRPr="00507DE2" w14:paraId="76F9F38D" w14:textId="77777777" w:rsidTr="00CC470A">
        <w:tc>
          <w:tcPr>
            <w:tcW w:w="4052" w:type="dxa"/>
          </w:tcPr>
          <w:p w14:paraId="6DBBF36B"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5E762F1A"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4BE338DF" w14:textId="77777777" w:rsidTr="00CC470A">
        <w:tc>
          <w:tcPr>
            <w:tcW w:w="4052" w:type="dxa"/>
          </w:tcPr>
          <w:p w14:paraId="6E0152C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43D134CB" w14:textId="77777777" w:rsidR="00F559E3" w:rsidRPr="005B5D8A"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50703B6F" w14:textId="77777777" w:rsidTr="00CC470A">
        <w:trPr>
          <w:trHeight w:val="204"/>
        </w:trPr>
        <w:tc>
          <w:tcPr>
            <w:tcW w:w="4052" w:type="dxa"/>
            <w:vMerge w:val="restart"/>
          </w:tcPr>
          <w:p w14:paraId="670996C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75EA5357"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398C24E5" w14:textId="77777777" w:rsidR="00F559E3" w:rsidRPr="005B5D8A" w:rsidRDefault="00F559E3"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F559E3" w:rsidRPr="00507DE2" w14:paraId="488FF8D1" w14:textId="77777777" w:rsidTr="00CC470A">
        <w:trPr>
          <w:trHeight w:val="204"/>
        </w:trPr>
        <w:tc>
          <w:tcPr>
            <w:tcW w:w="4052" w:type="dxa"/>
            <w:vMerge/>
          </w:tcPr>
          <w:p w14:paraId="7CA4EDC8" w14:textId="77777777" w:rsidR="00F559E3" w:rsidRPr="00507DE2" w:rsidRDefault="00F559E3" w:rsidP="00CC470A">
            <w:pPr>
              <w:spacing w:line="360" w:lineRule="auto"/>
              <w:rPr>
                <w:rFonts w:ascii="Times New Roman" w:hAnsi="Times New Roman" w:cs="Times New Roman"/>
                <w:b/>
                <w:bCs/>
                <w:sz w:val="24"/>
                <w:szCs w:val="24"/>
              </w:rPr>
            </w:pPr>
          </w:p>
        </w:tc>
        <w:tc>
          <w:tcPr>
            <w:tcW w:w="2105" w:type="dxa"/>
          </w:tcPr>
          <w:p w14:paraId="5E431767" w14:textId="549208E6" w:rsidR="005819B9" w:rsidRDefault="005819B9" w:rsidP="005819B9">
            <w:pPr>
              <w:spacing w:line="360" w:lineRule="auto"/>
              <w:rPr>
                <w:rFonts w:ascii="Times New Roman" w:hAnsi="Times New Roman" w:cs="Times New Roman"/>
                <w:sz w:val="24"/>
                <w:szCs w:val="24"/>
              </w:rPr>
            </w:pPr>
            <w:r>
              <w:rPr>
                <w:rFonts w:ascii="Times New Roman" w:hAnsi="Times New Roman" w:cs="Times New Roman"/>
                <w:sz w:val="24"/>
                <w:szCs w:val="24"/>
              </w:rPr>
              <w:t>2. Views error message.</w:t>
            </w:r>
          </w:p>
          <w:p w14:paraId="4EE5AD19" w14:textId="647B0491" w:rsidR="00F559E3" w:rsidRPr="004E2ED5"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w:t>
            </w:r>
          </w:p>
        </w:tc>
        <w:tc>
          <w:tcPr>
            <w:tcW w:w="2091" w:type="dxa"/>
          </w:tcPr>
          <w:p w14:paraId="5C2E7A63" w14:textId="33792A2C" w:rsidR="00F559E3" w:rsidRPr="005B5D8A" w:rsidRDefault="005819B9" w:rsidP="00CC470A">
            <w:pPr>
              <w:spacing w:line="360" w:lineRule="auto"/>
              <w:rPr>
                <w:rFonts w:ascii="Times New Roman" w:hAnsi="Times New Roman" w:cs="Times New Roman"/>
                <w:sz w:val="24"/>
                <w:szCs w:val="24"/>
              </w:rPr>
            </w:pPr>
            <w:r>
              <w:rPr>
                <w:rFonts w:ascii="Times New Roman" w:hAnsi="Times New Roman" w:cs="Times New Roman"/>
                <w:sz w:val="24"/>
                <w:szCs w:val="24"/>
              </w:rPr>
              <w:t>1</w:t>
            </w:r>
            <w:r w:rsidR="00F559E3" w:rsidRPr="005B5D8A">
              <w:rPr>
                <w:rFonts w:ascii="Times New Roman" w:hAnsi="Times New Roman" w:cs="Times New Roman"/>
                <w:sz w:val="24"/>
                <w:szCs w:val="24"/>
              </w:rPr>
              <w:t xml:space="preserve">. </w:t>
            </w:r>
            <w:r>
              <w:rPr>
                <w:rFonts w:ascii="Times New Roman" w:hAnsi="Times New Roman" w:cs="Times New Roman"/>
                <w:sz w:val="24"/>
                <w:szCs w:val="24"/>
              </w:rPr>
              <w:t>Displays error message.</w:t>
            </w:r>
            <w:r w:rsidR="00F559E3">
              <w:rPr>
                <w:rFonts w:ascii="Times New Roman" w:hAnsi="Times New Roman" w:cs="Times New Roman"/>
                <w:sz w:val="24"/>
                <w:szCs w:val="24"/>
              </w:rPr>
              <w:t xml:space="preserve"> </w:t>
            </w:r>
          </w:p>
          <w:p w14:paraId="7E1A0DCA" w14:textId="77777777" w:rsidR="00F559E3" w:rsidRPr="005B5D8A" w:rsidRDefault="00F559E3" w:rsidP="00CC470A">
            <w:pPr>
              <w:spacing w:line="360" w:lineRule="auto"/>
              <w:rPr>
                <w:rFonts w:ascii="Times New Roman" w:hAnsi="Times New Roman" w:cs="Times New Roman"/>
                <w:sz w:val="24"/>
                <w:szCs w:val="24"/>
              </w:rPr>
            </w:pPr>
          </w:p>
        </w:tc>
      </w:tr>
      <w:tr w:rsidR="00F559E3" w:rsidRPr="00507DE2" w14:paraId="7C1D18B2" w14:textId="77777777" w:rsidTr="00CC470A">
        <w:tc>
          <w:tcPr>
            <w:tcW w:w="4052" w:type="dxa"/>
          </w:tcPr>
          <w:p w14:paraId="56493C45"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529A14CF" w14:textId="77777777" w:rsidR="00F559E3" w:rsidRPr="00650003" w:rsidRDefault="00F559E3"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F559E3" w:rsidRPr="00507DE2" w14:paraId="18397ED2" w14:textId="77777777" w:rsidTr="00CC470A">
        <w:tc>
          <w:tcPr>
            <w:tcW w:w="4052" w:type="dxa"/>
          </w:tcPr>
          <w:p w14:paraId="03495A28"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30145CD1" w14:textId="77777777" w:rsidR="00F559E3" w:rsidRPr="0096072D" w:rsidRDefault="00F559E3"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F559E3" w:rsidRPr="00507DE2" w14:paraId="0896FB6B" w14:textId="77777777" w:rsidTr="00CC470A">
        <w:tc>
          <w:tcPr>
            <w:tcW w:w="4052" w:type="dxa"/>
          </w:tcPr>
          <w:p w14:paraId="70C2EDF1" w14:textId="77777777" w:rsidR="00F559E3" w:rsidRPr="00507DE2" w:rsidRDefault="00F559E3"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012F247A" w14:textId="52D5838D" w:rsidR="00F559E3" w:rsidRPr="0096072D" w:rsidRDefault="00CB01E1" w:rsidP="00CC470A">
            <w:pPr>
              <w:spacing w:line="360" w:lineRule="auto"/>
              <w:rPr>
                <w:rFonts w:ascii="Times New Roman" w:hAnsi="Times New Roman" w:cs="Times New Roman"/>
                <w:sz w:val="24"/>
                <w:szCs w:val="24"/>
              </w:rPr>
            </w:pPr>
            <w:r>
              <w:rPr>
                <w:rFonts w:ascii="Times New Roman" w:hAnsi="Times New Roman" w:cs="Times New Roman"/>
                <w:sz w:val="24"/>
                <w:szCs w:val="24"/>
              </w:rPr>
              <w:t>User uploads an image with the correct format.</w:t>
            </w:r>
          </w:p>
        </w:tc>
      </w:tr>
    </w:tbl>
    <w:p w14:paraId="017CF861" w14:textId="77777777" w:rsidR="00F559E3" w:rsidRDefault="00F559E3" w:rsidP="0066076B">
      <w:pPr>
        <w:spacing w:line="360" w:lineRule="auto"/>
        <w:rPr>
          <w:rFonts w:ascii="Times New Roman" w:hAnsi="Times New Roman" w:cs="Times New Roman"/>
          <w:b/>
          <w:bCs/>
          <w:sz w:val="24"/>
          <w:szCs w:val="24"/>
        </w:rPr>
      </w:pPr>
    </w:p>
    <w:p w14:paraId="1B6D7014" w14:textId="1CCC84B7" w:rsidR="00CB01E1" w:rsidRPr="000A6EF9" w:rsidRDefault="00CB01E1" w:rsidP="00CB01E1">
      <w:pPr>
        <w:spacing w:line="360" w:lineRule="auto"/>
        <w:rPr>
          <w:rFonts w:ascii="Times New Roman" w:hAnsi="Times New Roman" w:cs="Times New Roman"/>
          <w:b/>
          <w:bCs/>
          <w:sz w:val="24"/>
          <w:szCs w:val="24"/>
        </w:rPr>
      </w:pPr>
      <w:r w:rsidRPr="000A6EF9">
        <w:rPr>
          <w:rFonts w:ascii="Times New Roman" w:hAnsi="Times New Roman" w:cs="Times New Roman"/>
          <w:b/>
          <w:bCs/>
          <w:sz w:val="24"/>
          <w:szCs w:val="24"/>
        </w:rPr>
        <w:t xml:space="preserve">USE CASE – </w:t>
      </w:r>
      <w:r w:rsidR="000A6EF9" w:rsidRPr="000A6EF9">
        <w:rPr>
          <w:rFonts w:ascii="Times New Roman" w:hAnsi="Times New Roman" w:cs="Times New Roman"/>
          <w:b/>
          <w:bCs/>
          <w:sz w:val="24"/>
          <w:szCs w:val="24"/>
        </w:rPr>
        <w:t xml:space="preserve">Display plant name and </w:t>
      </w:r>
      <w:proofErr w:type="gramStart"/>
      <w:r w:rsidR="000A6EF9" w:rsidRPr="000A6EF9">
        <w:rPr>
          <w:rFonts w:ascii="Times New Roman" w:hAnsi="Times New Roman" w:cs="Times New Roman"/>
          <w:b/>
          <w:bCs/>
          <w:sz w:val="24"/>
          <w:szCs w:val="24"/>
        </w:rPr>
        <w:t>uses</w:t>
      </w:r>
      <w:proofErr w:type="gramEnd"/>
    </w:p>
    <w:tbl>
      <w:tblPr>
        <w:tblStyle w:val="TableGrid"/>
        <w:tblW w:w="8248" w:type="dxa"/>
        <w:tblLook w:val="04A0" w:firstRow="1" w:lastRow="0" w:firstColumn="1" w:lastColumn="0" w:noHBand="0" w:noVBand="1"/>
      </w:tblPr>
      <w:tblGrid>
        <w:gridCol w:w="4052"/>
        <w:gridCol w:w="2098"/>
        <w:gridCol w:w="2098"/>
      </w:tblGrid>
      <w:tr w:rsidR="00CB01E1" w14:paraId="33C565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0716DF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Use case name</w:t>
            </w:r>
          </w:p>
        </w:tc>
        <w:tc>
          <w:tcPr>
            <w:tcW w:w="4196" w:type="dxa"/>
            <w:gridSpan w:val="2"/>
            <w:tcBorders>
              <w:top w:val="single" w:sz="4" w:space="0" w:color="auto"/>
              <w:left w:val="single" w:sz="4" w:space="0" w:color="auto"/>
              <w:bottom w:val="single" w:sz="4" w:space="0" w:color="auto"/>
              <w:right w:val="single" w:sz="4" w:space="0" w:color="auto"/>
            </w:tcBorders>
            <w:hideMark/>
          </w:tcPr>
          <w:p w14:paraId="2A95114C" w14:textId="154216D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Display plant name and uses</w:t>
            </w:r>
          </w:p>
        </w:tc>
      </w:tr>
      <w:tr w:rsidR="00CB01E1" w14:paraId="61E71ADE"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36D997B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D</w:t>
            </w:r>
          </w:p>
        </w:tc>
        <w:tc>
          <w:tcPr>
            <w:tcW w:w="4196" w:type="dxa"/>
            <w:gridSpan w:val="2"/>
            <w:tcBorders>
              <w:top w:val="single" w:sz="4" w:space="0" w:color="auto"/>
              <w:left w:val="single" w:sz="4" w:space="0" w:color="auto"/>
              <w:bottom w:val="single" w:sz="4" w:space="0" w:color="auto"/>
              <w:right w:val="single" w:sz="4" w:space="0" w:color="auto"/>
            </w:tcBorders>
            <w:hideMark/>
          </w:tcPr>
          <w:p w14:paraId="549E8F2A" w14:textId="0A353105"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 xml:space="preserve">UC </w:t>
            </w:r>
            <w:r>
              <w:rPr>
                <w:rFonts w:ascii="Times New Roman" w:hAnsi="Times New Roman" w:cs="Times New Roman"/>
                <w:sz w:val="24"/>
                <w:szCs w:val="24"/>
              </w:rPr>
              <w:t>05</w:t>
            </w:r>
          </w:p>
        </w:tc>
      </w:tr>
      <w:tr w:rsidR="00CB01E1" w14:paraId="4D26D3BD"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9FEA3F7"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Description</w:t>
            </w:r>
          </w:p>
        </w:tc>
        <w:tc>
          <w:tcPr>
            <w:tcW w:w="4196" w:type="dxa"/>
            <w:gridSpan w:val="2"/>
            <w:tcBorders>
              <w:top w:val="single" w:sz="4" w:space="0" w:color="auto"/>
              <w:left w:val="single" w:sz="4" w:space="0" w:color="auto"/>
              <w:bottom w:val="single" w:sz="4" w:space="0" w:color="auto"/>
              <w:right w:val="single" w:sz="4" w:space="0" w:color="auto"/>
            </w:tcBorders>
            <w:hideMark/>
          </w:tcPr>
          <w:p w14:paraId="38E53B75" w14:textId="3E1C5410"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The system displays the name of identified plant and its uses.</w:t>
            </w:r>
          </w:p>
        </w:tc>
      </w:tr>
      <w:tr w:rsidR="00CB01E1" w14:paraId="408E18C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6595EA80"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articipating actors</w:t>
            </w:r>
          </w:p>
        </w:tc>
        <w:tc>
          <w:tcPr>
            <w:tcW w:w="4196" w:type="dxa"/>
            <w:gridSpan w:val="2"/>
            <w:tcBorders>
              <w:top w:val="single" w:sz="4" w:space="0" w:color="auto"/>
              <w:left w:val="single" w:sz="4" w:space="0" w:color="auto"/>
              <w:bottom w:val="single" w:sz="4" w:space="0" w:color="auto"/>
              <w:right w:val="single" w:sz="4" w:space="0" w:color="auto"/>
            </w:tcBorders>
            <w:hideMark/>
          </w:tcPr>
          <w:p w14:paraId="43521F78" w14:textId="42CC938A" w:rsidR="00CB01E1" w:rsidRDefault="000A6EF9">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0404FEC9"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65A8B5A"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re-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7AA0C07A" w14:textId="3A461EA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Image must be uploaded by user.</w:t>
            </w:r>
          </w:p>
        </w:tc>
      </w:tr>
      <w:tr w:rsidR="00CB01E1" w14:paraId="68E6C5BF"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4EAF1F3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ten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2F4E462C"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24B86C3C"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83D2054"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Included use cases</w:t>
            </w:r>
          </w:p>
        </w:tc>
        <w:tc>
          <w:tcPr>
            <w:tcW w:w="4196" w:type="dxa"/>
            <w:gridSpan w:val="2"/>
            <w:tcBorders>
              <w:top w:val="single" w:sz="4" w:space="0" w:color="auto"/>
              <w:left w:val="single" w:sz="4" w:space="0" w:color="auto"/>
              <w:bottom w:val="single" w:sz="4" w:space="0" w:color="auto"/>
              <w:right w:val="single" w:sz="4" w:space="0" w:color="auto"/>
            </w:tcBorders>
            <w:hideMark/>
          </w:tcPr>
          <w:p w14:paraId="5C0E1E97" w14:textId="3BF88793"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5C46CD7" w14:textId="77777777" w:rsidTr="00CB01E1">
        <w:trPr>
          <w:trHeight w:val="204"/>
        </w:trPr>
        <w:tc>
          <w:tcPr>
            <w:tcW w:w="4052" w:type="dxa"/>
            <w:vMerge w:val="restart"/>
            <w:tcBorders>
              <w:top w:val="single" w:sz="4" w:space="0" w:color="auto"/>
              <w:left w:val="single" w:sz="4" w:space="0" w:color="auto"/>
              <w:bottom w:val="single" w:sz="4" w:space="0" w:color="auto"/>
              <w:right w:val="single" w:sz="4" w:space="0" w:color="auto"/>
            </w:tcBorders>
            <w:hideMark/>
          </w:tcPr>
          <w:p w14:paraId="521D0A6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Main flow</w:t>
            </w:r>
          </w:p>
        </w:tc>
        <w:tc>
          <w:tcPr>
            <w:tcW w:w="2098" w:type="dxa"/>
            <w:tcBorders>
              <w:top w:val="single" w:sz="4" w:space="0" w:color="auto"/>
              <w:left w:val="single" w:sz="4" w:space="0" w:color="auto"/>
              <w:bottom w:val="single" w:sz="4" w:space="0" w:color="auto"/>
              <w:right w:val="single" w:sz="4" w:space="0" w:color="auto"/>
            </w:tcBorders>
            <w:hideMark/>
          </w:tcPr>
          <w:p w14:paraId="3F2595CB"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Actor</w:t>
            </w:r>
          </w:p>
        </w:tc>
        <w:tc>
          <w:tcPr>
            <w:tcW w:w="2098" w:type="dxa"/>
            <w:tcBorders>
              <w:top w:val="single" w:sz="4" w:space="0" w:color="auto"/>
              <w:left w:val="single" w:sz="4" w:space="0" w:color="auto"/>
              <w:bottom w:val="single" w:sz="4" w:space="0" w:color="auto"/>
              <w:right w:val="single" w:sz="4" w:space="0" w:color="auto"/>
            </w:tcBorders>
            <w:hideMark/>
          </w:tcPr>
          <w:p w14:paraId="1FF06E4E"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System</w:t>
            </w:r>
          </w:p>
        </w:tc>
      </w:tr>
      <w:tr w:rsidR="00CB01E1" w14:paraId="6B5A013C" w14:textId="77777777" w:rsidTr="00CB01E1">
        <w:trPr>
          <w:trHeight w:val="204"/>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B907163" w14:textId="77777777" w:rsidR="00CB01E1" w:rsidRDefault="00CB01E1">
            <w:pPr>
              <w:rPr>
                <w:rFonts w:ascii="Times New Roman" w:hAnsi="Times New Roman" w:cs="Times New Roman"/>
                <w:b/>
                <w:bCs/>
                <w:kern w:val="2"/>
                <w:sz w:val="24"/>
                <w:szCs w:val="24"/>
                <w14:ligatures w14:val="standardContextual"/>
              </w:rPr>
            </w:pPr>
          </w:p>
        </w:tc>
        <w:tc>
          <w:tcPr>
            <w:tcW w:w="2098" w:type="dxa"/>
            <w:tcBorders>
              <w:top w:val="single" w:sz="4" w:space="0" w:color="auto"/>
              <w:left w:val="single" w:sz="4" w:space="0" w:color="auto"/>
              <w:bottom w:val="single" w:sz="4" w:space="0" w:color="auto"/>
              <w:right w:val="single" w:sz="4" w:space="0" w:color="auto"/>
            </w:tcBorders>
            <w:hideMark/>
          </w:tcPr>
          <w:p w14:paraId="2F5AB16B" w14:textId="1F590D73"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 xml:space="preserve">1. </w:t>
            </w:r>
            <w:r w:rsidR="00C35B23">
              <w:rPr>
                <w:rFonts w:ascii="Times New Roman" w:hAnsi="Times New Roman" w:cs="Times New Roman"/>
                <w:sz w:val="24"/>
                <w:szCs w:val="24"/>
              </w:rPr>
              <w:t xml:space="preserve">View the </w:t>
            </w:r>
            <w:r w:rsidR="0020198D">
              <w:rPr>
                <w:rFonts w:ascii="Times New Roman" w:hAnsi="Times New Roman" w:cs="Times New Roman"/>
                <w:sz w:val="24"/>
                <w:szCs w:val="24"/>
              </w:rPr>
              <w:t>displayed properties of plant and its uses.</w:t>
            </w:r>
          </w:p>
        </w:tc>
        <w:tc>
          <w:tcPr>
            <w:tcW w:w="2098" w:type="dxa"/>
            <w:tcBorders>
              <w:top w:val="single" w:sz="4" w:space="0" w:color="auto"/>
              <w:left w:val="single" w:sz="4" w:space="0" w:color="auto"/>
              <w:bottom w:val="single" w:sz="4" w:space="0" w:color="auto"/>
              <w:right w:val="single" w:sz="4" w:space="0" w:color="auto"/>
            </w:tcBorders>
            <w:hideMark/>
          </w:tcPr>
          <w:p w14:paraId="4555102A" w14:textId="01E5ACB1" w:rsidR="00CB01E1" w:rsidRDefault="00C35B23">
            <w:pPr>
              <w:spacing w:line="360" w:lineRule="auto"/>
              <w:rPr>
                <w:rFonts w:ascii="Times New Roman" w:hAnsi="Times New Roman" w:cs="Times New Roman"/>
                <w:sz w:val="24"/>
                <w:szCs w:val="24"/>
              </w:rPr>
            </w:pPr>
            <w:r>
              <w:rPr>
                <w:rFonts w:ascii="Times New Roman" w:hAnsi="Times New Roman" w:cs="Times New Roman"/>
                <w:sz w:val="24"/>
                <w:szCs w:val="24"/>
              </w:rPr>
              <w:t xml:space="preserve">1. Displays the properties and uses of the image </w:t>
            </w:r>
            <w:r>
              <w:rPr>
                <w:rFonts w:ascii="Times New Roman" w:hAnsi="Times New Roman" w:cs="Times New Roman"/>
                <w:sz w:val="24"/>
                <w:szCs w:val="24"/>
              </w:rPr>
              <w:lastRenderedPageBreak/>
              <w:t>uploaded by the user.</w:t>
            </w:r>
          </w:p>
        </w:tc>
      </w:tr>
      <w:tr w:rsidR="00CB01E1" w14:paraId="7C504E02"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76EE3CCD"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Alternative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2C9F74CB"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CB01E1" w14:paraId="6730F0A7"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2FCDA0C2"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Exceptional flows</w:t>
            </w:r>
          </w:p>
        </w:tc>
        <w:tc>
          <w:tcPr>
            <w:tcW w:w="4196" w:type="dxa"/>
            <w:gridSpan w:val="2"/>
            <w:tcBorders>
              <w:top w:val="single" w:sz="4" w:space="0" w:color="auto"/>
              <w:left w:val="single" w:sz="4" w:space="0" w:color="auto"/>
              <w:bottom w:val="single" w:sz="4" w:space="0" w:color="auto"/>
              <w:right w:val="single" w:sz="4" w:space="0" w:color="auto"/>
            </w:tcBorders>
            <w:hideMark/>
          </w:tcPr>
          <w:p w14:paraId="7E9CFA08" w14:textId="23753C41" w:rsidR="00CB01E1" w:rsidRDefault="0020198D">
            <w:pPr>
              <w:spacing w:line="360" w:lineRule="auto"/>
              <w:rPr>
                <w:rFonts w:ascii="Times New Roman" w:hAnsi="Times New Roman" w:cs="Times New Roman"/>
                <w:sz w:val="24"/>
                <w:szCs w:val="24"/>
              </w:rPr>
            </w:pPr>
            <w:r>
              <w:rPr>
                <w:rFonts w:ascii="Times New Roman" w:hAnsi="Times New Roman" w:cs="Times New Roman"/>
                <w:sz w:val="24"/>
                <w:szCs w:val="24"/>
              </w:rPr>
              <w:t>If plant name is not found in the database</w:t>
            </w:r>
            <w:r w:rsidR="004469CE">
              <w:rPr>
                <w:rFonts w:ascii="Times New Roman" w:hAnsi="Times New Roman" w:cs="Times New Roman"/>
                <w:sz w:val="24"/>
                <w:szCs w:val="24"/>
              </w:rPr>
              <w:t xml:space="preserve"> and error message will be displayed to the user.</w:t>
            </w:r>
          </w:p>
        </w:tc>
      </w:tr>
      <w:tr w:rsidR="00CB01E1" w14:paraId="045F8194" w14:textId="77777777" w:rsidTr="00CB01E1">
        <w:tc>
          <w:tcPr>
            <w:tcW w:w="4052" w:type="dxa"/>
            <w:tcBorders>
              <w:top w:val="single" w:sz="4" w:space="0" w:color="auto"/>
              <w:left w:val="single" w:sz="4" w:space="0" w:color="auto"/>
              <w:bottom w:val="single" w:sz="4" w:space="0" w:color="auto"/>
              <w:right w:val="single" w:sz="4" w:space="0" w:color="auto"/>
            </w:tcBorders>
            <w:hideMark/>
          </w:tcPr>
          <w:p w14:paraId="5B8D184C" w14:textId="77777777" w:rsidR="00CB01E1" w:rsidRDefault="00CB01E1">
            <w:pPr>
              <w:spacing w:line="360" w:lineRule="auto"/>
              <w:rPr>
                <w:rFonts w:ascii="Times New Roman" w:hAnsi="Times New Roman" w:cs="Times New Roman"/>
                <w:b/>
                <w:bCs/>
                <w:sz w:val="24"/>
                <w:szCs w:val="24"/>
              </w:rPr>
            </w:pPr>
            <w:r>
              <w:rPr>
                <w:rFonts w:ascii="Times New Roman" w:hAnsi="Times New Roman" w:cs="Times New Roman"/>
                <w:b/>
                <w:bCs/>
                <w:sz w:val="24"/>
                <w:szCs w:val="24"/>
              </w:rPr>
              <w:t>Post-conditions</w:t>
            </w:r>
          </w:p>
        </w:tc>
        <w:tc>
          <w:tcPr>
            <w:tcW w:w="4196" w:type="dxa"/>
            <w:gridSpan w:val="2"/>
            <w:tcBorders>
              <w:top w:val="single" w:sz="4" w:space="0" w:color="auto"/>
              <w:left w:val="single" w:sz="4" w:space="0" w:color="auto"/>
              <w:bottom w:val="single" w:sz="4" w:space="0" w:color="auto"/>
              <w:right w:val="single" w:sz="4" w:space="0" w:color="auto"/>
            </w:tcBorders>
            <w:hideMark/>
          </w:tcPr>
          <w:p w14:paraId="4EEA0F73" w14:textId="77777777" w:rsidR="00CB01E1" w:rsidRDefault="00CB01E1">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bl>
    <w:p w14:paraId="5EFAB33A" w14:textId="77777777" w:rsidR="00CB01E1" w:rsidRDefault="00CB01E1" w:rsidP="00CB01E1">
      <w:pPr>
        <w:spacing w:line="360" w:lineRule="auto"/>
        <w:rPr>
          <w:rFonts w:ascii="Times New Roman" w:hAnsi="Times New Roman" w:cs="Times New Roman"/>
          <w:b/>
          <w:bCs/>
          <w:sz w:val="24"/>
          <w:szCs w:val="24"/>
        </w:rPr>
      </w:pPr>
    </w:p>
    <w:p w14:paraId="4EE9AABB" w14:textId="77777777" w:rsidR="00CB01E1" w:rsidRDefault="00CB01E1" w:rsidP="0066076B">
      <w:pPr>
        <w:spacing w:line="360" w:lineRule="auto"/>
        <w:rPr>
          <w:rFonts w:ascii="Times New Roman" w:hAnsi="Times New Roman" w:cs="Times New Roman"/>
          <w:b/>
          <w:bCs/>
          <w:sz w:val="24"/>
          <w:szCs w:val="24"/>
        </w:rPr>
      </w:pPr>
    </w:p>
    <w:p w14:paraId="5822659B" w14:textId="5E8C7ECF" w:rsidR="000A1158" w:rsidRDefault="000A1158"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USE CASE – Update </w:t>
      </w:r>
      <w:proofErr w:type="gramStart"/>
      <w:r>
        <w:rPr>
          <w:rFonts w:ascii="Times New Roman" w:hAnsi="Times New Roman" w:cs="Times New Roman"/>
          <w:b/>
          <w:bCs/>
          <w:sz w:val="24"/>
          <w:szCs w:val="24"/>
        </w:rPr>
        <w:t>model</w:t>
      </w:r>
      <w:proofErr w:type="gramEnd"/>
    </w:p>
    <w:tbl>
      <w:tblPr>
        <w:tblStyle w:val="TableGrid"/>
        <w:tblW w:w="8248" w:type="dxa"/>
        <w:tblLook w:val="04A0" w:firstRow="1" w:lastRow="0" w:firstColumn="1" w:lastColumn="0" w:noHBand="0" w:noVBand="1"/>
      </w:tblPr>
      <w:tblGrid>
        <w:gridCol w:w="4052"/>
        <w:gridCol w:w="2105"/>
        <w:gridCol w:w="2091"/>
      </w:tblGrid>
      <w:tr w:rsidR="006C5C49" w:rsidRPr="00507DE2" w14:paraId="5B37AB2C" w14:textId="77777777" w:rsidTr="006C5C49">
        <w:tc>
          <w:tcPr>
            <w:tcW w:w="4052" w:type="dxa"/>
          </w:tcPr>
          <w:p w14:paraId="5137FBB9"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Use case name</w:t>
            </w:r>
          </w:p>
        </w:tc>
        <w:tc>
          <w:tcPr>
            <w:tcW w:w="4196" w:type="dxa"/>
            <w:gridSpan w:val="2"/>
          </w:tcPr>
          <w:p w14:paraId="6BC0B6F4" w14:textId="4A658FA0"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Update model</w:t>
            </w:r>
          </w:p>
        </w:tc>
      </w:tr>
      <w:tr w:rsidR="00AF2BD5" w:rsidRPr="00507DE2" w14:paraId="379521FD" w14:textId="77777777" w:rsidTr="006C5C49">
        <w:tc>
          <w:tcPr>
            <w:tcW w:w="4052" w:type="dxa"/>
          </w:tcPr>
          <w:p w14:paraId="5560DEA4" w14:textId="28F36342" w:rsidR="00AF2BD5" w:rsidRPr="00507DE2" w:rsidRDefault="00AF2BD5" w:rsidP="00CC470A">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ID </w:t>
            </w:r>
          </w:p>
        </w:tc>
        <w:tc>
          <w:tcPr>
            <w:tcW w:w="4196" w:type="dxa"/>
            <w:gridSpan w:val="2"/>
          </w:tcPr>
          <w:p w14:paraId="004A25B4" w14:textId="03B95995" w:rsidR="00AF2BD5" w:rsidRDefault="00AF2BD5" w:rsidP="00CC470A">
            <w:pPr>
              <w:spacing w:line="360" w:lineRule="auto"/>
              <w:rPr>
                <w:rFonts w:ascii="Times New Roman" w:hAnsi="Times New Roman" w:cs="Times New Roman"/>
                <w:sz w:val="24"/>
                <w:szCs w:val="24"/>
              </w:rPr>
            </w:pPr>
            <w:r>
              <w:rPr>
                <w:rFonts w:ascii="Times New Roman" w:hAnsi="Times New Roman" w:cs="Times New Roman"/>
                <w:sz w:val="24"/>
                <w:szCs w:val="24"/>
              </w:rPr>
              <w:t>UC 06</w:t>
            </w:r>
          </w:p>
        </w:tc>
      </w:tr>
      <w:tr w:rsidR="006C5C49" w:rsidRPr="00507DE2" w14:paraId="15D5DFAB" w14:textId="77777777" w:rsidTr="006C5C49">
        <w:tc>
          <w:tcPr>
            <w:tcW w:w="4052" w:type="dxa"/>
          </w:tcPr>
          <w:p w14:paraId="01AE8CA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Description</w:t>
            </w:r>
          </w:p>
        </w:tc>
        <w:tc>
          <w:tcPr>
            <w:tcW w:w="4196" w:type="dxa"/>
            <w:gridSpan w:val="2"/>
          </w:tcPr>
          <w:p w14:paraId="2055C792" w14:textId="70DF35FF" w:rsidR="006C5C49" w:rsidRPr="00F96E73"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The admin updates the deep ensemble model.</w:t>
            </w:r>
          </w:p>
        </w:tc>
      </w:tr>
      <w:tr w:rsidR="006C5C49" w:rsidRPr="00507DE2" w14:paraId="08CF5605" w14:textId="77777777" w:rsidTr="006C5C49">
        <w:tc>
          <w:tcPr>
            <w:tcW w:w="4052" w:type="dxa"/>
          </w:tcPr>
          <w:p w14:paraId="48F2735E"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articipating actors</w:t>
            </w:r>
          </w:p>
        </w:tc>
        <w:tc>
          <w:tcPr>
            <w:tcW w:w="4196" w:type="dxa"/>
            <w:gridSpan w:val="2"/>
          </w:tcPr>
          <w:p w14:paraId="1840CB98" w14:textId="59A40481" w:rsidR="006C5C49" w:rsidRPr="00805561" w:rsidRDefault="003220DE" w:rsidP="00CC470A">
            <w:pPr>
              <w:spacing w:line="360" w:lineRule="auto"/>
              <w:rPr>
                <w:rFonts w:ascii="Times New Roman" w:hAnsi="Times New Roman" w:cs="Times New Roman"/>
                <w:sz w:val="24"/>
                <w:szCs w:val="24"/>
              </w:rPr>
            </w:pPr>
            <w:r>
              <w:rPr>
                <w:rFonts w:ascii="Times New Roman" w:hAnsi="Times New Roman" w:cs="Times New Roman"/>
                <w:sz w:val="24"/>
                <w:szCs w:val="24"/>
              </w:rPr>
              <w:t>Admin</w:t>
            </w:r>
          </w:p>
        </w:tc>
      </w:tr>
      <w:tr w:rsidR="006C5C49" w:rsidRPr="00507DE2" w14:paraId="2BB0D8B9" w14:textId="77777777" w:rsidTr="006C5C49">
        <w:tc>
          <w:tcPr>
            <w:tcW w:w="4052" w:type="dxa"/>
          </w:tcPr>
          <w:p w14:paraId="1523C274"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re-conditions</w:t>
            </w:r>
          </w:p>
        </w:tc>
        <w:tc>
          <w:tcPr>
            <w:tcW w:w="4196" w:type="dxa"/>
            <w:gridSpan w:val="2"/>
          </w:tcPr>
          <w:p w14:paraId="17E79E4E" w14:textId="3A7B89E9" w:rsidR="006C5C49" w:rsidRPr="00805561"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Dataset used to train model must be preprocessed.</w:t>
            </w:r>
          </w:p>
        </w:tc>
      </w:tr>
      <w:tr w:rsidR="006C5C49" w:rsidRPr="00507DE2" w14:paraId="750E0503" w14:textId="77777777" w:rsidTr="006C5C49">
        <w:tc>
          <w:tcPr>
            <w:tcW w:w="4052" w:type="dxa"/>
          </w:tcPr>
          <w:p w14:paraId="3A770880"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tended use cases</w:t>
            </w:r>
          </w:p>
        </w:tc>
        <w:tc>
          <w:tcPr>
            <w:tcW w:w="4196" w:type="dxa"/>
            <w:gridSpan w:val="2"/>
          </w:tcPr>
          <w:p w14:paraId="038DE16F" w14:textId="77777777" w:rsidR="006C5C49" w:rsidRPr="005B5D8A"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5A46DC09" w14:textId="77777777" w:rsidTr="006C5C49">
        <w:tc>
          <w:tcPr>
            <w:tcW w:w="4052" w:type="dxa"/>
          </w:tcPr>
          <w:p w14:paraId="35E32BF1"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Included use cases</w:t>
            </w:r>
          </w:p>
        </w:tc>
        <w:tc>
          <w:tcPr>
            <w:tcW w:w="4196" w:type="dxa"/>
            <w:gridSpan w:val="2"/>
          </w:tcPr>
          <w:p w14:paraId="67198D19" w14:textId="17FBB8BD" w:rsidR="006C5C49" w:rsidRPr="005B5D8A" w:rsidRDefault="007C2AAE"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24ED3730" w14:textId="77777777" w:rsidTr="006C5C49">
        <w:trPr>
          <w:trHeight w:val="204"/>
        </w:trPr>
        <w:tc>
          <w:tcPr>
            <w:tcW w:w="4052" w:type="dxa"/>
            <w:vMerge w:val="restart"/>
          </w:tcPr>
          <w:p w14:paraId="6B742AF2"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Main flow</w:t>
            </w:r>
          </w:p>
        </w:tc>
        <w:tc>
          <w:tcPr>
            <w:tcW w:w="2105" w:type="dxa"/>
          </w:tcPr>
          <w:p w14:paraId="62A07269"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Actor</w:t>
            </w:r>
          </w:p>
        </w:tc>
        <w:tc>
          <w:tcPr>
            <w:tcW w:w="2091" w:type="dxa"/>
          </w:tcPr>
          <w:p w14:paraId="40520095" w14:textId="77777777" w:rsidR="006C5C49" w:rsidRPr="005B5D8A" w:rsidRDefault="006C5C49" w:rsidP="00CC470A">
            <w:pPr>
              <w:spacing w:line="360" w:lineRule="auto"/>
              <w:rPr>
                <w:rFonts w:ascii="Times New Roman" w:hAnsi="Times New Roman" w:cs="Times New Roman"/>
                <w:b/>
                <w:bCs/>
                <w:sz w:val="24"/>
                <w:szCs w:val="24"/>
              </w:rPr>
            </w:pPr>
            <w:r w:rsidRPr="005B5D8A">
              <w:rPr>
                <w:rFonts w:ascii="Times New Roman" w:hAnsi="Times New Roman" w:cs="Times New Roman"/>
                <w:b/>
                <w:bCs/>
                <w:sz w:val="24"/>
                <w:szCs w:val="24"/>
              </w:rPr>
              <w:t>System</w:t>
            </w:r>
          </w:p>
        </w:tc>
      </w:tr>
      <w:tr w:rsidR="006C5C49" w:rsidRPr="00507DE2" w14:paraId="33A96413" w14:textId="77777777" w:rsidTr="006C5C49">
        <w:trPr>
          <w:trHeight w:val="204"/>
        </w:trPr>
        <w:tc>
          <w:tcPr>
            <w:tcW w:w="4052" w:type="dxa"/>
            <w:vMerge/>
          </w:tcPr>
          <w:p w14:paraId="3B6AE4DC" w14:textId="77777777" w:rsidR="006C5C49" w:rsidRPr="00507DE2" w:rsidRDefault="006C5C49" w:rsidP="00CC470A">
            <w:pPr>
              <w:spacing w:line="360" w:lineRule="auto"/>
              <w:rPr>
                <w:rFonts w:ascii="Times New Roman" w:hAnsi="Times New Roman" w:cs="Times New Roman"/>
                <w:b/>
                <w:bCs/>
                <w:sz w:val="24"/>
                <w:szCs w:val="24"/>
              </w:rPr>
            </w:pPr>
          </w:p>
        </w:tc>
        <w:tc>
          <w:tcPr>
            <w:tcW w:w="2105" w:type="dxa"/>
          </w:tcPr>
          <w:p w14:paraId="326F5AD4" w14:textId="2E05BF9F" w:rsidR="006C5C49"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1. </w:t>
            </w:r>
            <w:r w:rsidR="00B72846">
              <w:rPr>
                <w:rFonts w:ascii="Times New Roman" w:hAnsi="Times New Roman" w:cs="Times New Roman"/>
                <w:sz w:val="24"/>
                <w:szCs w:val="24"/>
              </w:rPr>
              <w:t>Changes hyperparameters of the model.</w:t>
            </w:r>
          </w:p>
          <w:p w14:paraId="73CB6A62" w14:textId="6FD6C9A2" w:rsidR="006C5C49" w:rsidRPr="004E2ED5" w:rsidRDefault="006C5C49" w:rsidP="00CC470A">
            <w:pPr>
              <w:spacing w:line="360" w:lineRule="auto"/>
              <w:rPr>
                <w:rFonts w:ascii="Times New Roman" w:hAnsi="Times New Roman" w:cs="Times New Roman"/>
                <w:sz w:val="24"/>
                <w:szCs w:val="24"/>
              </w:rPr>
            </w:pPr>
            <w:r>
              <w:rPr>
                <w:rFonts w:ascii="Times New Roman" w:hAnsi="Times New Roman" w:cs="Times New Roman"/>
                <w:sz w:val="24"/>
                <w:szCs w:val="24"/>
              </w:rPr>
              <w:t xml:space="preserve">4. </w:t>
            </w:r>
            <w:r w:rsidR="00B72846">
              <w:rPr>
                <w:rFonts w:ascii="Times New Roman" w:hAnsi="Times New Roman" w:cs="Times New Roman"/>
                <w:sz w:val="24"/>
                <w:szCs w:val="24"/>
              </w:rPr>
              <w:t>Re-trains the model.</w:t>
            </w:r>
          </w:p>
        </w:tc>
        <w:tc>
          <w:tcPr>
            <w:tcW w:w="2091" w:type="dxa"/>
          </w:tcPr>
          <w:p w14:paraId="5DBD188D" w14:textId="0EDD1A2C" w:rsidR="006C5C49" w:rsidRPr="005B5D8A" w:rsidRDefault="006C5C49" w:rsidP="00CC470A">
            <w:pPr>
              <w:spacing w:line="360" w:lineRule="auto"/>
              <w:rPr>
                <w:rFonts w:ascii="Times New Roman" w:hAnsi="Times New Roman" w:cs="Times New Roman"/>
                <w:sz w:val="24"/>
                <w:szCs w:val="24"/>
              </w:rPr>
            </w:pPr>
            <w:r w:rsidRPr="005B5D8A">
              <w:rPr>
                <w:rFonts w:ascii="Times New Roman" w:hAnsi="Times New Roman" w:cs="Times New Roman"/>
                <w:sz w:val="24"/>
                <w:szCs w:val="24"/>
              </w:rPr>
              <w:t xml:space="preserve">2. </w:t>
            </w:r>
            <w:r w:rsidR="007F78C2">
              <w:rPr>
                <w:rFonts w:ascii="Times New Roman" w:hAnsi="Times New Roman" w:cs="Times New Roman"/>
                <w:sz w:val="24"/>
                <w:szCs w:val="24"/>
              </w:rPr>
              <w:t>Gets updates ensemble model.</w:t>
            </w:r>
            <w:r>
              <w:rPr>
                <w:rFonts w:ascii="Times New Roman" w:hAnsi="Times New Roman" w:cs="Times New Roman"/>
                <w:sz w:val="24"/>
                <w:szCs w:val="24"/>
              </w:rPr>
              <w:t xml:space="preserve"> </w:t>
            </w:r>
          </w:p>
          <w:p w14:paraId="212C1835" w14:textId="56452B20" w:rsidR="006C5C49" w:rsidRPr="005B5D8A" w:rsidRDefault="006C5C49" w:rsidP="00CC470A">
            <w:pPr>
              <w:spacing w:line="360" w:lineRule="auto"/>
              <w:rPr>
                <w:rFonts w:ascii="Times New Roman" w:hAnsi="Times New Roman" w:cs="Times New Roman"/>
                <w:sz w:val="24"/>
                <w:szCs w:val="24"/>
              </w:rPr>
            </w:pPr>
          </w:p>
        </w:tc>
      </w:tr>
      <w:tr w:rsidR="006C5C49" w:rsidRPr="00507DE2" w14:paraId="1E45D720" w14:textId="77777777" w:rsidTr="006C5C49">
        <w:tc>
          <w:tcPr>
            <w:tcW w:w="4052" w:type="dxa"/>
          </w:tcPr>
          <w:p w14:paraId="0470F6EF"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Alternative flows</w:t>
            </w:r>
          </w:p>
        </w:tc>
        <w:tc>
          <w:tcPr>
            <w:tcW w:w="4196" w:type="dxa"/>
            <w:gridSpan w:val="2"/>
          </w:tcPr>
          <w:p w14:paraId="7CBDF3FB" w14:textId="77777777" w:rsidR="006C5C49" w:rsidRPr="00650003" w:rsidRDefault="006C5C49" w:rsidP="00CC470A">
            <w:pPr>
              <w:spacing w:line="360" w:lineRule="auto"/>
              <w:rPr>
                <w:rFonts w:ascii="Times New Roman" w:hAnsi="Times New Roman" w:cs="Times New Roman"/>
                <w:sz w:val="24"/>
                <w:szCs w:val="24"/>
              </w:rPr>
            </w:pPr>
            <w:r w:rsidRPr="00650003">
              <w:rPr>
                <w:rFonts w:ascii="Times New Roman" w:hAnsi="Times New Roman" w:cs="Times New Roman"/>
                <w:sz w:val="24"/>
                <w:szCs w:val="24"/>
              </w:rPr>
              <w:t>None</w:t>
            </w:r>
          </w:p>
        </w:tc>
      </w:tr>
      <w:tr w:rsidR="006C5C49" w:rsidRPr="00507DE2" w14:paraId="7E5A6992" w14:textId="77777777" w:rsidTr="006C5C49">
        <w:tc>
          <w:tcPr>
            <w:tcW w:w="4052" w:type="dxa"/>
          </w:tcPr>
          <w:p w14:paraId="785AB2AD"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Exceptional flows</w:t>
            </w:r>
          </w:p>
        </w:tc>
        <w:tc>
          <w:tcPr>
            <w:tcW w:w="4196" w:type="dxa"/>
            <w:gridSpan w:val="2"/>
          </w:tcPr>
          <w:p w14:paraId="4A857EB3" w14:textId="6D4FD603"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None</w:t>
            </w:r>
          </w:p>
        </w:tc>
      </w:tr>
      <w:tr w:rsidR="006C5C49" w:rsidRPr="00507DE2" w14:paraId="73B7D09B" w14:textId="77777777" w:rsidTr="006C5C49">
        <w:tc>
          <w:tcPr>
            <w:tcW w:w="4052" w:type="dxa"/>
          </w:tcPr>
          <w:p w14:paraId="6D91105B" w14:textId="77777777" w:rsidR="006C5C49" w:rsidRPr="00507DE2" w:rsidRDefault="006C5C49" w:rsidP="00CC470A">
            <w:pPr>
              <w:spacing w:line="360" w:lineRule="auto"/>
              <w:rPr>
                <w:rFonts w:ascii="Times New Roman" w:hAnsi="Times New Roman" w:cs="Times New Roman"/>
                <w:b/>
                <w:bCs/>
                <w:sz w:val="24"/>
                <w:szCs w:val="24"/>
              </w:rPr>
            </w:pPr>
            <w:r w:rsidRPr="00507DE2">
              <w:rPr>
                <w:rFonts w:ascii="Times New Roman" w:hAnsi="Times New Roman" w:cs="Times New Roman"/>
                <w:b/>
                <w:bCs/>
                <w:sz w:val="24"/>
                <w:szCs w:val="24"/>
              </w:rPr>
              <w:t>Post-conditions</w:t>
            </w:r>
          </w:p>
        </w:tc>
        <w:tc>
          <w:tcPr>
            <w:tcW w:w="4196" w:type="dxa"/>
            <w:gridSpan w:val="2"/>
          </w:tcPr>
          <w:p w14:paraId="712D58E2" w14:textId="4F9354C0" w:rsidR="006C5C49" w:rsidRPr="0096072D" w:rsidRDefault="000A1158" w:rsidP="00CC470A">
            <w:pPr>
              <w:spacing w:line="360" w:lineRule="auto"/>
              <w:rPr>
                <w:rFonts w:ascii="Times New Roman" w:hAnsi="Times New Roman" w:cs="Times New Roman"/>
                <w:sz w:val="24"/>
                <w:szCs w:val="24"/>
              </w:rPr>
            </w:pPr>
            <w:r>
              <w:rPr>
                <w:rFonts w:ascii="Times New Roman" w:hAnsi="Times New Roman" w:cs="Times New Roman"/>
                <w:sz w:val="24"/>
                <w:szCs w:val="24"/>
              </w:rPr>
              <w:t>Updated model is used for image classification.</w:t>
            </w:r>
          </w:p>
        </w:tc>
      </w:tr>
    </w:tbl>
    <w:p w14:paraId="7F71F103" w14:textId="77777777" w:rsidR="00015B38" w:rsidRDefault="00015B38" w:rsidP="0066076B">
      <w:pPr>
        <w:spacing w:line="360" w:lineRule="auto"/>
        <w:rPr>
          <w:rFonts w:ascii="Times New Roman" w:hAnsi="Times New Roman" w:cs="Times New Roman"/>
          <w:b/>
          <w:bCs/>
          <w:sz w:val="24"/>
          <w:szCs w:val="24"/>
        </w:rPr>
      </w:pPr>
    </w:p>
    <w:p w14:paraId="37EA14D9" w14:textId="77777777" w:rsidR="0018262C" w:rsidRPr="00015B38" w:rsidRDefault="0018262C" w:rsidP="0066076B">
      <w:pPr>
        <w:spacing w:line="360" w:lineRule="auto"/>
        <w:rPr>
          <w:rFonts w:ascii="Times New Roman" w:hAnsi="Times New Roman" w:cs="Times New Roman"/>
          <w:b/>
          <w:bCs/>
          <w:sz w:val="24"/>
          <w:szCs w:val="24"/>
        </w:rPr>
      </w:pPr>
    </w:p>
    <w:sectPr w:rsidR="0018262C" w:rsidRPr="00015B38" w:rsidSect="001C266F">
      <w:footerReference w:type="default" r:id="rId16"/>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0B4DF" w14:textId="77777777" w:rsidR="001C266F" w:rsidRDefault="001C266F" w:rsidP="00B13484">
      <w:pPr>
        <w:spacing w:after="0" w:line="240" w:lineRule="auto"/>
      </w:pPr>
      <w:r>
        <w:separator/>
      </w:r>
    </w:p>
  </w:endnote>
  <w:endnote w:type="continuationSeparator" w:id="0">
    <w:p w14:paraId="3184C206" w14:textId="77777777" w:rsidR="001C266F" w:rsidRDefault="001C266F"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734675"/>
      <w:docPartObj>
        <w:docPartGallery w:val="Page Numbers (Bottom of Page)"/>
        <w:docPartUnique/>
      </w:docPartObj>
    </w:sdtPr>
    <w:sdtEndPr>
      <w:rPr>
        <w:color w:val="7F7F7F" w:themeColor="background1" w:themeShade="7F"/>
        <w:spacing w:val="60"/>
      </w:rPr>
    </w:sdtEndPr>
    <w:sdtContent>
      <w:p w14:paraId="1C3CA977" w14:textId="620B6F6D" w:rsidR="00E25DA3" w:rsidRDefault="00E25DA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6FE6E69" w14:textId="77777777" w:rsidR="00E678EF" w:rsidRDefault="00E67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FD017" w14:textId="77777777" w:rsidR="001C266F" w:rsidRDefault="001C266F" w:rsidP="00B13484">
      <w:pPr>
        <w:spacing w:after="0" w:line="240" w:lineRule="auto"/>
      </w:pPr>
      <w:r>
        <w:separator/>
      </w:r>
    </w:p>
  </w:footnote>
  <w:footnote w:type="continuationSeparator" w:id="0">
    <w:p w14:paraId="3BD53CD1" w14:textId="77777777" w:rsidR="001C266F" w:rsidRDefault="001C266F"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8"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1"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7"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4"/>
  </w:num>
  <w:num w:numId="2" w16cid:durableId="1858275769">
    <w:abstractNumId w:val="5"/>
  </w:num>
  <w:num w:numId="3" w16cid:durableId="1235627395">
    <w:abstractNumId w:val="13"/>
  </w:num>
  <w:num w:numId="4" w16cid:durableId="1742874502">
    <w:abstractNumId w:val="31"/>
  </w:num>
  <w:num w:numId="5" w16cid:durableId="1103066384">
    <w:abstractNumId w:val="3"/>
  </w:num>
  <w:num w:numId="6" w16cid:durableId="1526361381">
    <w:abstractNumId w:val="26"/>
  </w:num>
  <w:num w:numId="7" w16cid:durableId="1485273872">
    <w:abstractNumId w:val="32"/>
  </w:num>
  <w:num w:numId="8" w16cid:durableId="1222139205">
    <w:abstractNumId w:val="24"/>
  </w:num>
  <w:num w:numId="9" w16cid:durableId="1568566238">
    <w:abstractNumId w:val="10"/>
  </w:num>
  <w:num w:numId="10" w16cid:durableId="2028435536">
    <w:abstractNumId w:val="11"/>
  </w:num>
  <w:num w:numId="11" w16cid:durableId="1861315199">
    <w:abstractNumId w:val="27"/>
  </w:num>
  <w:num w:numId="12" w16cid:durableId="1595435382">
    <w:abstractNumId w:val="25"/>
  </w:num>
  <w:num w:numId="13" w16cid:durableId="793015763">
    <w:abstractNumId w:val="18"/>
  </w:num>
  <w:num w:numId="14" w16cid:durableId="1275673690">
    <w:abstractNumId w:val="7"/>
  </w:num>
  <w:num w:numId="15" w16cid:durableId="1155073730">
    <w:abstractNumId w:val="0"/>
  </w:num>
  <w:num w:numId="16" w16cid:durableId="976759112">
    <w:abstractNumId w:val="30"/>
  </w:num>
  <w:num w:numId="17" w16cid:durableId="66197413">
    <w:abstractNumId w:val="15"/>
  </w:num>
  <w:num w:numId="18" w16cid:durableId="968317949">
    <w:abstractNumId w:val="6"/>
  </w:num>
  <w:num w:numId="19" w16cid:durableId="1836453410">
    <w:abstractNumId w:val="23"/>
  </w:num>
  <w:num w:numId="20" w16cid:durableId="848369237">
    <w:abstractNumId w:val="20"/>
  </w:num>
  <w:num w:numId="21" w16cid:durableId="105203698">
    <w:abstractNumId w:val="17"/>
  </w:num>
  <w:num w:numId="22" w16cid:durableId="1153638188">
    <w:abstractNumId w:val="1"/>
  </w:num>
  <w:num w:numId="23" w16cid:durableId="1743598548">
    <w:abstractNumId w:val="28"/>
  </w:num>
  <w:num w:numId="24" w16cid:durableId="2116363327">
    <w:abstractNumId w:val="29"/>
  </w:num>
  <w:num w:numId="25" w16cid:durableId="1012418639">
    <w:abstractNumId w:val="21"/>
  </w:num>
  <w:num w:numId="26" w16cid:durableId="400831342">
    <w:abstractNumId w:val="19"/>
  </w:num>
  <w:num w:numId="27" w16cid:durableId="1859269938">
    <w:abstractNumId w:val="8"/>
  </w:num>
  <w:num w:numId="28" w16cid:durableId="1794322032">
    <w:abstractNumId w:val="12"/>
  </w:num>
  <w:num w:numId="29" w16cid:durableId="111554142">
    <w:abstractNumId w:val="2"/>
  </w:num>
  <w:num w:numId="30" w16cid:durableId="600258489">
    <w:abstractNumId w:val="9"/>
  </w:num>
  <w:num w:numId="31" w16cid:durableId="643198549">
    <w:abstractNumId w:val="16"/>
  </w:num>
  <w:num w:numId="32" w16cid:durableId="745881104">
    <w:abstractNumId w:val="22"/>
  </w:num>
  <w:num w:numId="33" w16cid:durableId="13884592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007B"/>
    <w:rsid w:val="00001BB2"/>
    <w:rsid w:val="00003345"/>
    <w:rsid w:val="00003F5D"/>
    <w:rsid w:val="0000447C"/>
    <w:rsid w:val="00005D3D"/>
    <w:rsid w:val="00005E5F"/>
    <w:rsid w:val="00006AC4"/>
    <w:rsid w:val="000109A0"/>
    <w:rsid w:val="00010BBC"/>
    <w:rsid w:val="00011C1C"/>
    <w:rsid w:val="000134D4"/>
    <w:rsid w:val="00014450"/>
    <w:rsid w:val="00015B38"/>
    <w:rsid w:val="00015EF6"/>
    <w:rsid w:val="000172ED"/>
    <w:rsid w:val="00021148"/>
    <w:rsid w:val="00021A5B"/>
    <w:rsid w:val="00022A18"/>
    <w:rsid w:val="00022A50"/>
    <w:rsid w:val="000248F1"/>
    <w:rsid w:val="00024A2C"/>
    <w:rsid w:val="000255BF"/>
    <w:rsid w:val="0002576A"/>
    <w:rsid w:val="000257EE"/>
    <w:rsid w:val="00026EC5"/>
    <w:rsid w:val="000273AE"/>
    <w:rsid w:val="00030124"/>
    <w:rsid w:val="00031035"/>
    <w:rsid w:val="00031755"/>
    <w:rsid w:val="00035F38"/>
    <w:rsid w:val="00036135"/>
    <w:rsid w:val="00037E9B"/>
    <w:rsid w:val="00041D18"/>
    <w:rsid w:val="0004427F"/>
    <w:rsid w:val="00044553"/>
    <w:rsid w:val="00045404"/>
    <w:rsid w:val="0004594E"/>
    <w:rsid w:val="0004650C"/>
    <w:rsid w:val="000469C4"/>
    <w:rsid w:val="00050E8E"/>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225C"/>
    <w:rsid w:val="00072A08"/>
    <w:rsid w:val="000731E3"/>
    <w:rsid w:val="000736B8"/>
    <w:rsid w:val="0007468F"/>
    <w:rsid w:val="00074B9A"/>
    <w:rsid w:val="00075E97"/>
    <w:rsid w:val="000764DE"/>
    <w:rsid w:val="00080348"/>
    <w:rsid w:val="000803DD"/>
    <w:rsid w:val="0008069E"/>
    <w:rsid w:val="00080815"/>
    <w:rsid w:val="00081581"/>
    <w:rsid w:val="00081D63"/>
    <w:rsid w:val="00083146"/>
    <w:rsid w:val="000831A6"/>
    <w:rsid w:val="000835CF"/>
    <w:rsid w:val="00090DF5"/>
    <w:rsid w:val="00092391"/>
    <w:rsid w:val="00092A92"/>
    <w:rsid w:val="00093B1D"/>
    <w:rsid w:val="00093C9D"/>
    <w:rsid w:val="00095116"/>
    <w:rsid w:val="00097994"/>
    <w:rsid w:val="000A1158"/>
    <w:rsid w:val="000A40C8"/>
    <w:rsid w:val="000A63E3"/>
    <w:rsid w:val="000A6EF9"/>
    <w:rsid w:val="000B044A"/>
    <w:rsid w:val="000B0521"/>
    <w:rsid w:val="000B0657"/>
    <w:rsid w:val="000B162B"/>
    <w:rsid w:val="000B1879"/>
    <w:rsid w:val="000B1B7F"/>
    <w:rsid w:val="000B5A4C"/>
    <w:rsid w:val="000B713D"/>
    <w:rsid w:val="000B7D79"/>
    <w:rsid w:val="000C032E"/>
    <w:rsid w:val="000C0545"/>
    <w:rsid w:val="000C3B1D"/>
    <w:rsid w:val="000C40A9"/>
    <w:rsid w:val="000C5C9B"/>
    <w:rsid w:val="000D01D7"/>
    <w:rsid w:val="000D0ADB"/>
    <w:rsid w:val="000D1274"/>
    <w:rsid w:val="000D214F"/>
    <w:rsid w:val="000D222F"/>
    <w:rsid w:val="000D2B12"/>
    <w:rsid w:val="000D4D5E"/>
    <w:rsid w:val="000D5B54"/>
    <w:rsid w:val="000D66F0"/>
    <w:rsid w:val="000D6A5F"/>
    <w:rsid w:val="000D7F2D"/>
    <w:rsid w:val="000E0509"/>
    <w:rsid w:val="000E0696"/>
    <w:rsid w:val="000E13B2"/>
    <w:rsid w:val="000E23BC"/>
    <w:rsid w:val="000E3DBB"/>
    <w:rsid w:val="000E5AD5"/>
    <w:rsid w:val="000E5D6C"/>
    <w:rsid w:val="000E5EEC"/>
    <w:rsid w:val="000E69FB"/>
    <w:rsid w:val="000F1004"/>
    <w:rsid w:val="000F2826"/>
    <w:rsid w:val="000F5214"/>
    <w:rsid w:val="000F7F59"/>
    <w:rsid w:val="001002C8"/>
    <w:rsid w:val="00101850"/>
    <w:rsid w:val="001024F5"/>
    <w:rsid w:val="001025FC"/>
    <w:rsid w:val="00102EDB"/>
    <w:rsid w:val="00103838"/>
    <w:rsid w:val="0011169A"/>
    <w:rsid w:val="00111956"/>
    <w:rsid w:val="0011221C"/>
    <w:rsid w:val="00112B45"/>
    <w:rsid w:val="00113129"/>
    <w:rsid w:val="00113C17"/>
    <w:rsid w:val="00114773"/>
    <w:rsid w:val="00114785"/>
    <w:rsid w:val="00115029"/>
    <w:rsid w:val="0011509E"/>
    <w:rsid w:val="00116226"/>
    <w:rsid w:val="00116495"/>
    <w:rsid w:val="0012008F"/>
    <w:rsid w:val="00120385"/>
    <w:rsid w:val="001204CE"/>
    <w:rsid w:val="00120749"/>
    <w:rsid w:val="00120E1F"/>
    <w:rsid w:val="0012284D"/>
    <w:rsid w:val="00123F21"/>
    <w:rsid w:val="00125A12"/>
    <w:rsid w:val="00127DAE"/>
    <w:rsid w:val="001305AC"/>
    <w:rsid w:val="00130CCE"/>
    <w:rsid w:val="001313DE"/>
    <w:rsid w:val="001313F1"/>
    <w:rsid w:val="001326EE"/>
    <w:rsid w:val="0013472C"/>
    <w:rsid w:val="00135997"/>
    <w:rsid w:val="00136A3E"/>
    <w:rsid w:val="001378D4"/>
    <w:rsid w:val="00143941"/>
    <w:rsid w:val="001446C4"/>
    <w:rsid w:val="0014605F"/>
    <w:rsid w:val="00147376"/>
    <w:rsid w:val="0014797E"/>
    <w:rsid w:val="00147AAA"/>
    <w:rsid w:val="00150487"/>
    <w:rsid w:val="00151D47"/>
    <w:rsid w:val="001520DB"/>
    <w:rsid w:val="001539F6"/>
    <w:rsid w:val="0015650D"/>
    <w:rsid w:val="00156637"/>
    <w:rsid w:val="00156A36"/>
    <w:rsid w:val="00160813"/>
    <w:rsid w:val="0016173E"/>
    <w:rsid w:val="0016184A"/>
    <w:rsid w:val="00161892"/>
    <w:rsid w:val="001656C0"/>
    <w:rsid w:val="00167036"/>
    <w:rsid w:val="00167641"/>
    <w:rsid w:val="00167D17"/>
    <w:rsid w:val="00170A94"/>
    <w:rsid w:val="00171821"/>
    <w:rsid w:val="00174C50"/>
    <w:rsid w:val="00175F0E"/>
    <w:rsid w:val="00176571"/>
    <w:rsid w:val="00180035"/>
    <w:rsid w:val="0018196C"/>
    <w:rsid w:val="001822CA"/>
    <w:rsid w:val="0018262C"/>
    <w:rsid w:val="00182658"/>
    <w:rsid w:val="00183B60"/>
    <w:rsid w:val="0018607B"/>
    <w:rsid w:val="00187166"/>
    <w:rsid w:val="001878BE"/>
    <w:rsid w:val="00192915"/>
    <w:rsid w:val="0019418A"/>
    <w:rsid w:val="00195A1F"/>
    <w:rsid w:val="00195E84"/>
    <w:rsid w:val="0019628F"/>
    <w:rsid w:val="00196F0F"/>
    <w:rsid w:val="00197108"/>
    <w:rsid w:val="001A161A"/>
    <w:rsid w:val="001A2240"/>
    <w:rsid w:val="001A2713"/>
    <w:rsid w:val="001A2C31"/>
    <w:rsid w:val="001A3792"/>
    <w:rsid w:val="001A4664"/>
    <w:rsid w:val="001A4B2E"/>
    <w:rsid w:val="001A73A0"/>
    <w:rsid w:val="001B05AB"/>
    <w:rsid w:val="001B389C"/>
    <w:rsid w:val="001B5683"/>
    <w:rsid w:val="001B6C55"/>
    <w:rsid w:val="001B74F5"/>
    <w:rsid w:val="001B7CF8"/>
    <w:rsid w:val="001C0208"/>
    <w:rsid w:val="001C09E0"/>
    <w:rsid w:val="001C1AE5"/>
    <w:rsid w:val="001C1B38"/>
    <w:rsid w:val="001C2226"/>
    <w:rsid w:val="001C266F"/>
    <w:rsid w:val="001C3371"/>
    <w:rsid w:val="001C4951"/>
    <w:rsid w:val="001C6B20"/>
    <w:rsid w:val="001C7E3A"/>
    <w:rsid w:val="001D060A"/>
    <w:rsid w:val="001D4D3C"/>
    <w:rsid w:val="001D6B15"/>
    <w:rsid w:val="001D763F"/>
    <w:rsid w:val="001D7B17"/>
    <w:rsid w:val="001E1FEE"/>
    <w:rsid w:val="001E3776"/>
    <w:rsid w:val="001E4311"/>
    <w:rsid w:val="001E4A0C"/>
    <w:rsid w:val="001E4B74"/>
    <w:rsid w:val="001E4C10"/>
    <w:rsid w:val="001E7206"/>
    <w:rsid w:val="001E731E"/>
    <w:rsid w:val="001E7763"/>
    <w:rsid w:val="001E7B48"/>
    <w:rsid w:val="001F03C5"/>
    <w:rsid w:val="001F0D35"/>
    <w:rsid w:val="001F2D0F"/>
    <w:rsid w:val="001F32D7"/>
    <w:rsid w:val="001F3665"/>
    <w:rsid w:val="001F398A"/>
    <w:rsid w:val="001F72E0"/>
    <w:rsid w:val="0020111F"/>
    <w:rsid w:val="0020198D"/>
    <w:rsid w:val="00201BD9"/>
    <w:rsid w:val="002022F1"/>
    <w:rsid w:val="00202FE2"/>
    <w:rsid w:val="002047D6"/>
    <w:rsid w:val="00204B55"/>
    <w:rsid w:val="002073E3"/>
    <w:rsid w:val="00207A03"/>
    <w:rsid w:val="00210E81"/>
    <w:rsid w:val="0021173D"/>
    <w:rsid w:val="00212344"/>
    <w:rsid w:val="0021252C"/>
    <w:rsid w:val="002129FB"/>
    <w:rsid w:val="00212A17"/>
    <w:rsid w:val="00215D8F"/>
    <w:rsid w:val="0021600E"/>
    <w:rsid w:val="00216B75"/>
    <w:rsid w:val="00221023"/>
    <w:rsid w:val="002217E8"/>
    <w:rsid w:val="002218FE"/>
    <w:rsid w:val="002244EE"/>
    <w:rsid w:val="002257F9"/>
    <w:rsid w:val="00226E47"/>
    <w:rsid w:val="00230E39"/>
    <w:rsid w:val="002311CE"/>
    <w:rsid w:val="00233592"/>
    <w:rsid w:val="00233731"/>
    <w:rsid w:val="00233FB0"/>
    <w:rsid w:val="0023405D"/>
    <w:rsid w:val="0023436D"/>
    <w:rsid w:val="0023664D"/>
    <w:rsid w:val="002367F8"/>
    <w:rsid w:val="0023696B"/>
    <w:rsid w:val="00236B0B"/>
    <w:rsid w:val="00240171"/>
    <w:rsid w:val="00240C7A"/>
    <w:rsid w:val="002467BB"/>
    <w:rsid w:val="00246BDF"/>
    <w:rsid w:val="00252012"/>
    <w:rsid w:val="00252018"/>
    <w:rsid w:val="00252739"/>
    <w:rsid w:val="00252E96"/>
    <w:rsid w:val="00252F44"/>
    <w:rsid w:val="00253C56"/>
    <w:rsid w:val="002543B9"/>
    <w:rsid w:val="0025443E"/>
    <w:rsid w:val="002552B2"/>
    <w:rsid w:val="0025655A"/>
    <w:rsid w:val="002565D7"/>
    <w:rsid w:val="00257306"/>
    <w:rsid w:val="002578C5"/>
    <w:rsid w:val="002608E8"/>
    <w:rsid w:val="00260DF6"/>
    <w:rsid w:val="00261996"/>
    <w:rsid w:val="00262271"/>
    <w:rsid w:val="00262A28"/>
    <w:rsid w:val="002644DB"/>
    <w:rsid w:val="00264569"/>
    <w:rsid w:val="0026682D"/>
    <w:rsid w:val="00266DC4"/>
    <w:rsid w:val="00271481"/>
    <w:rsid w:val="002727B0"/>
    <w:rsid w:val="00273578"/>
    <w:rsid w:val="0027442D"/>
    <w:rsid w:val="00274592"/>
    <w:rsid w:val="00275B11"/>
    <w:rsid w:val="00275C06"/>
    <w:rsid w:val="00276A70"/>
    <w:rsid w:val="0027782C"/>
    <w:rsid w:val="0027789E"/>
    <w:rsid w:val="00277BD7"/>
    <w:rsid w:val="0028347A"/>
    <w:rsid w:val="00283617"/>
    <w:rsid w:val="00284B22"/>
    <w:rsid w:val="00285D50"/>
    <w:rsid w:val="002867A4"/>
    <w:rsid w:val="002871AE"/>
    <w:rsid w:val="00290265"/>
    <w:rsid w:val="00290B6D"/>
    <w:rsid w:val="00293821"/>
    <w:rsid w:val="0029636B"/>
    <w:rsid w:val="00296E04"/>
    <w:rsid w:val="002974C7"/>
    <w:rsid w:val="002A2742"/>
    <w:rsid w:val="002A40D9"/>
    <w:rsid w:val="002A47F4"/>
    <w:rsid w:val="002A4D6D"/>
    <w:rsid w:val="002A5B25"/>
    <w:rsid w:val="002B1178"/>
    <w:rsid w:val="002B1510"/>
    <w:rsid w:val="002B3338"/>
    <w:rsid w:val="002B4F94"/>
    <w:rsid w:val="002B608B"/>
    <w:rsid w:val="002B69D7"/>
    <w:rsid w:val="002B6C7F"/>
    <w:rsid w:val="002B7B55"/>
    <w:rsid w:val="002C1FAD"/>
    <w:rsid w:val="002C239E"/>
    <w:rsid w:val="002C24AB"/>
    <w:rsid w:val="002C42AB"/>
    <w:rsid w:val="002C60C7"/>
    <w:rsid w:val="002C6860"/>
    <w:rsid w:val="002D0829"/>
    <w:rsid w:val="002D1EF5"/>
    <w:rsid w:val="002D2162"/>
    <w:rsid w:val="002D224E"/>
    <w:rsid w:val="002D2A68"/>
    <w:rsid w:val="002D3FC5"/>
    <w:rsid w:val="002D56DD"/>
    <w:rsid w:val="002E13CC"/>
    <w:rsid w:val="002E1A19"/>
    <w:rsid w:val="002E37AE"/>
    <w:rsid w:val="002E4266"/>
    <w:rsid w:val="002E42CD"/>
    <w:rsid w:val="002E57CF"/>
    <w:rsid w:val="002E5B34"/>
    <w:rsid w:val="002E6AD6"/>
    <w:rsid w:val="002E74EF"/>
    <w:rsid w:val="002E7827"/>
    <w:rsid w:val="002E7ED5"/>
    <w:rsid w:val="002F04C9"/>
    <w:rsid w:val="002F0EF2"/>
    <w:rsid w:val="002F1D21"/>
    <w:rsid w:val="002F32CD"/>
    <w:rsid w:val="002F4125"/>
    <w:rsid w:val="002F472E"/>
    <w:rsid w:val="002F61AE"/>
    <w:rsid w:val="002F7844"/>
    <w:rsid w:val="003018B8"/>
    <w:rsid w:val="0030307B"/>
    <w:rsid w:val="00303592"/>
    <w:rsid w:val="00303E58"/>
    <w:rsid w:val="003060DA"/>
    <w:rsid w:val="00306C67"/>
    <w:rsid w:val="0030754F"/>
    <w:rsid w:val="0031111C"/>
    <w:rsid w:val="00311C4F"/>
    <w:rsid w:val="0031314C"/>
    <w:rsid w:val="0031389C"/>
    <w:rsid w:val="0031562C"/>
    <w:rsid w:val="00315F34"/>
    <w:rsid w:val="00317143"/>
    <w:rsid w:val="00317461"/>
    <w:rsid w:val="003175F1"/>
    <w:rsid w:val="00317ECD"/>
    <w:rsid w:val="0032046F"/>
    <w:rsid w:val="003217C2"/>
    <w:rsid w:val="00321AE8"/>
    <w:rsid w:val="003220DE"/>
    <w:rsid w:val="003225FE"/>
    <w:rsid w:val="003227F0"/>
    <w:rsid w:val="00323C2D"/>
    <w:rsid w:val="003258F2"/>
    <w:rsid w:val="0032761A"/>
    <w:rsid w:val="00327820"/>
    <w:rsid w:val="00327994"/>
    <w:rsid w:val="00330849"/>
    <w:rsid w:val="003318F5"/>
    <w:rsid w:val="00331AE9"/>
    <w:rsid w:val="00334197"/>
    <w:rsid w:val="00334A4B"/>
    <w:rsid w:val="00337DD2"/>
    <w:rsid w:val="003407A2"/>
    <w:rsid w:val="003412E9"/>
    <w:rsid w:val="00343F30"/>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1651"/>
    <w:rsid w:val="00373265"/>
    <w:rsid w:val="00374787"/>
    <w:rsid w:val="00375A54"/>
    <w:rsid w:val="00377ECB"/>
    <w:rsid w:val="00380463"/>
    <w:rsid w:val="0038340C"/>
    <w:rsid w:val="00383570"/>
    <w:rsid w:val="00383655"/>
    <w:rsid w:val="00386796"/>
    <w:rsid w:val="003919DD"/>
    <w:rsid w:val="00391CF6"/>
    <w:rsid w:val="00392531"/>
    <w:rsid w:val="003934F3"/>
    <w:rsid w:val="003938C0"/>
    <w:rsid w:val="00394AA3"/>
    <w:rsid w:val="00394C00"/>
    <w:rsid w:val="00395B70"/>
    <w:rsid w:val="00396CA9"/>
    <w:rsid w:val="00397CF9"/>
    <w:rsid w:val="003A1584"/>
    <w:rsid w:val="003A24D1"/>
    <w:rsid w:val="003A278C"/>
    <w:rsid w:val="003A4E7F"/>
    <w:rsid w:val="003A5DB3"/>
    <w:rsid w:val="003A60E4"/>
    <w:rsid w:val="003A655C"/>
    <w:rsid w:val="003B03E9"/>
    <w:rsid w:val="003B1826"/>
    <w:rsid w:val="003B4D59"/>
    <w:rsid w:val="003B6135"/>
    <w:rsid w:val="003B66FE"/>
    <w:rsid w:val="003B676A"/>
    <w:rsid w:val="003C0570"/>
    <w:rsid w:val="003C152C"/>
    <w:rsid w:val="003C2968"/>
    <w:rsid w:val="003C4215"/>
    <w:rsid w:val="003C579E"/>
    <w:rsid w:val="003D070A"/>
    <w:rsid w:val="003D1421"/>
    <w:rsid w:val="003D575D"/>
    <w:rsid w:val="003D5BF7"/>
    <w:rsid w:val="003D7057"/>
    <w:rsid w:val="003E0C27"/>
    <w:rsid w:val="003E1CF0"/>
    <w:rsid w:val="003E2F5D"/>
    <w:rsid w:val="003E42F5"/>
    <w:rsid w:val="003E50B0"/>
    <w:rsid w:val="003E5296"/>
    <w:rsid w:val="003F10D3"/>
    <w:rsid w:val="003F30D9"/>
    <w:rsid w:val="003F386B"/>
    <w:rsid w:val="003F3D28"/>
    <w:rsid w:val="003F5B31"/>
    <w:rsid w:val="003F5D5F"/>
    <w:rsid w:val="003F61EC"/>
    <w:rsid w:val="00400BDC"/>
    <w:rsid w:val="00400C15"/>
    <w:rsid w:val="004035E4"/>
    <w:rsid w:val="0040494C"/>
    <w:rsid w:val="00411BDC"/>
    <w:rsid w:val="00414DAB"/>
    <w:rsid w:val="00416CD2"/>
    <w:rsid w:val="00417479"/>
    <w:rsid w:val="00420476"/>
    <w:rsid w:val="00420E55"/>
    <w:rsid w:val="0042176A"/>
    <w:rsid w:val="004225DD"/>
    <w:rsid w:val="00422CCD"/>
    <w:rsid w:val="00423774"/>
    <w:rsid w:val="00424290"/>
    <w:rsid w:val="00424A12"/>
    <w:rsid w:val="00425AB8"/>
    <w:rsid w:val="00426403"/>
    <w:rsid w:val="0042731E"/>
    <w:rsid w:val="0043025B"/>
    <w:rsid w:val="00432064"/>
    <w:rsid w:val="00432F8A"/>
    <w:rsid w:val="004379A1"/>
    <w:rsid w:val="00440C9B"/>
    <w:rsid w:val="004414B1"/>
    <w:rsid w:val="00441F91"/>
    <w:rsid w:val="0044351D"/>
    <w:rsid w:val="004436B6"/>
    <w:rsid w:val="004440F5"/>
    <w:rsid w:val="0044496D"/>
    <w:rsid w:val="004469CE"/>
    <w:rsid w:val="00451BBB"/>
    <w:rsid w:val="00455438"/>
    <w:rsid w:val="0045559A"/>
    <w:rsid w:val="00460247"/>
    <w:rsid w:val="00461B3B"/>
    <w:rsid w:val="004670A8"/>
    <w:rsid w:val="004722D5"/>
    <w:rsid w:val="00473692"/>
    <w:rsid w:val="00473BD1"/>
    <w:rsid w:val="00474026"/>
    <w:rsid w:val="004758DC"/>
    <w:rsid w:val="0048016B"/>
    <w:rsid w:val="00484740"/>
    <w:rsid w:val="00484929"/>
    <w:rsid w:val="00486A7A"/>
    <w:rsid w:val="00491FCD"/>
    <w:rsid w:val="004928CD"/>
    <w:rsid w:val="00492FCA"/>
    <w:rsid w:val="004933BE"/>
    <w:rsid w:val="00493F9C"/>
    <w:rsid w:val="004946F9"/>
    <w:rsid w:val="00494B4B"/>
    <w:rsid w:val="00494FCF"/>
    <w:rsid w:val="00497E61"/>
    <w:rsid w:val="00497F1B"/>
    <w:rsid w:val="004A0982"/>
    <w:rsid w:val="004A0C59"/>
    <w:rsid w:val="004A0CBC"/>
    <w:rsid w:val="004A238C"/>
    <w:rsid w:val="004A2AEA"/>
    <w:rsid w:val="004A32DE"/>
    <w:rsid w:val="004A3746"/>
    <w:rsid w:val="004A3C0F"/>
    <w:rsid w:val="004A4A78"/>
    <w:rsid w:val="004A5164"/>
    <w:rsid w:val="004A64B2"/>
    <w:rsid w:val="004A6B63"/>
    <w:rsid w:val="004A6EE8"/>
    <w:rsid w:val="004A7998"/>
    <w:rsid w:val="004B1246"/>
    <w:rsid w:val="004B3E6A"/>
    <w:rsid w:val="004B5D53"/>
    <w:rsid w:val="004B7D46"/>
    <w:rsid w:val="004C200A"/>
    <w:rsid w:val="004C3B60"/>
    <w:rsid w:val="004C4D1C"/>
    <w:rsid w:val="004C61AE"/>
    <w:rsid w:val="004C6FEB"/>
    <w:rsid w:val="004C7D9D"/>
    <w:rsid w:val="004D1761"/>
    <w:rsid w:val="004D1AFB"/>
    <w:rsid w:val="004D41F7"/>
    <w:rsid w:val="004D4AD8"/>
    <w:rsid w:val="004D4C57"/>
    <w:rsid w:val="004E2ED5"/>
    <w:rsid w:val="004E34F4"/>
    <w:rsid w:val="004E4317"/>
    <w:rsid w:val="004E4C76"/>
    <w:rsid w:val="004E5958"/>
    <w:rsid w:val="004E6670"/>
    <w:rsid w:val="004E755B"/>
    <w:rsid w:val="004E774D"/>
    <w:rsid w:val="004E7AD2"/>
    <w:rsid w:val="004F00C7"/>
    <w:rsid w:val="004F0CF8"/>
    <w:rsid w:val="004F181C"/>
    <w:rsid w:val="004F18E8"/>
    <w:rsid w:val="004F255B"/>
    <w:rsid w:val="004F2B08"/>
    <w:rsid w:val="004F46DC"/>
    <w:rsid w:val="004F5605"/>
    <w:rsid w:val="004F5A99"/>
    <w:rsid w:val="004F5DDC"/>
    <w:rsid w:val="00501D01"/>
    <w:rsid w:val="00501E5F"/>
    <w:rsid w:val="00503E2F"/>
    <w:rsid w:val="00505920"/>
    <w:rsid w:val="0050606B"/>
    <w:rsid w:val="00507DE2"/>
    <w:rsid w:val="00516D8F"/>
    <w:rsid w:val="00517A5E"/>
    <w:rsid w:val="00521B6D"/>
    <w:rsid w:val="0052670E"/>
    <w:rsid w:val="00532C82"/>
    <w:rsid w:val="0053314C"/>
    <w:rsid w:val="00540EEF"/>
    <w:rsid w:val="00541A38"/>
    <w:rsid w:val="00542C40"/>
    <w:rsid w:val="00545C16"/>
    <w:rsid w:val="00546485"/>
    <w:rsid w:val="00547230"/>
    <w:rsid w:val="00547BFA"/>
    <w:rsid w:val="0055092D"/>
    <w:rsid w:val="00550BB2"/>
    <w:rsid w:val="00551D1C"/>
    <w:rsid w:val="00551D85"/>
    <w:rsid w:val="005523FF"/>
    <w:rsid w:val="00552D79"/>
    <w:rsid w:val="00556605"/>
    <w:rsid w:val="005571BB"/>
    <w:rsid w:val="00562ECE"/>
    <w:rsid w:val="005631D3"/>
    <w:rsid w:val="00563C2C"/>
    <w:rsid w:val="00565778"/>
    <w:rsid w:val="00565EDE"/>
    <w:rsid w:val="00565EE7"/>
    <w:rsid w:val="0056644A"/>
    <w:rsid w:val="00566B0B"/>
    <w:rsid w:val="00571DCE"/>
    <w:rsid w:val="00573650"/>
    <w:rsid w:val="00573BEC"/>
    <w:rsid w:val="005749D7"/>
    <w:rsid w:val="005819B9"/>
    <w:rsid w:val="00583DF2"/>
    <w:rsid w:val="0058575F"/>
    <w:rsid w:val="00585971"/>
    <w:rsid w:val="00587141"/>
    <w:rsid w:val="005936A1"/>
    <w:rsid w:val="00593F34"/>
    <w:rsid w:val="005946E4"/>
    <w:rsid w:val="00594D66"/>
    <w:rsid w:val="005950CC"/>
    <w:rsid w:val="00596CE9"/>
    <w:rsid w:val="005A0E23"/>
    <w:rsid w:val="005A120E"/>
    <w:rsid w:val="005A1F54"/>
    <w:rsid w:val="005A242A"/>
    <w:rsid w:val="005A2616"/>
    <w:rsid w:val="005A5794"/>
    <w:rsid w:val="005B1954"/>
    <w:rsid w:val="005B1D59"/>
    <w:rsid w:val="005B1DF4"/>
    <w:rsid w:val="005B22AC"/>
    <w:rsid w:val="005B2584"/>
    <w:rsid w:val="005B3D96"/>
    <w:rsid w:val="005B5A7C"/>
    <w:rsid w:val="005B5D8A"/>
    <w:rsid w:val="005B7CA3"/>
    <w:rsid w:val="005C08C1"/>
    <w:rsid w:val="005C4B86"/>
    <w:rsid w:val="005C4FCE"/>
    <w:rsid w:val="005C623D"/>
    <w:rsid w:val="005C6491"/>
    <w:rsid w:val="005C6B09"/>
    <w:rsid w:val="005C6F28"/>
    <w:rsid w:val="005C79A2"/>
    <w:rsid w:val="005D0CED"/>
    <w:rsid w:val="005D4411"/>
    <w:rsid w:val="005D4E98"/>
    <w:rsid w:val="005D4F8A"/>
    <w:rsid w:val="005D5AA1"/>
    <w:rsid w:val="005D64CF"/>
    <w:rsid w:val="005D7B6D"/>
    <w:rsid w:val="005D7F2B"/>
    <w:rsid w:val="005E1E3A"/>
    <w:rsid w:val="005E4B67"/>
    <w:rsid w:val="005E516D"/>
    <w:rsid w:val="005E5393"/>
    <w:rsid w:val="005E7BBD"/>
    <w:rsid w:val="005F00B8"/>
    <w:rsid w:val="005F3D96"/>
    <w:rsid w:val="005F5C2D"/>
    <w:rsid w:val="00600CAF"/>
    <w:rsid w:val="00602BD1"/>
    <w:rsid w:val="0060783A"/>
    <w:rsid w:val="00607B23"/>
    <w:rsid w:val="006136E5"/>
    <w:rsid w:val="006142AE"/>
    <w:rsid w:val="00614CF5"/>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9D8"/>
    <w:rsid w:val="00645045"/>
    <w:rsid w:val="006455B6"/>
    <w:rsid w:val="0064612C"/>
    <w:rsid w:val="0064773E"/>
    <w:rsid w:val="00650003"/>
    <w:rsid w:val="0065111B"/>
    <w:rsid w:val="00651B51"/>
    <w:rsid w:val="00652158"/>
    <w:rsid w:val="006522FF"/>
    <w:rsid w:val="006536BF"/>
    <w:rsid w:val="00654C8F"/>
    <w:rsid w:val="00654D21"/>
    <w:rsid w:val="00655575"/>
    <w:rsid w:val="00655ABE"/>
    <w:rsid w:val="0066038A"/>
    <w:rsid w:val="0066076B"/>
    <w:rsid w:val="00661CA4"/>
    <w:rsid w:val="00662F66"/>
    <w:rsid w:val="00663A03"/>
    <w:rsid w:val="006700DC"/>
    <w:rsid w:val="00670CF4"/>
    <w:rsid w:val="00673D8D"/>
    <w:rsid w:val="00673DB5"/>
    <w:rsid w:val="00674AAE"/>
    <w:rsid w:val="00676E1A"/>
    <w:rsid w:val="00680FA4"/>
    <w:rsid w:val="006835E5"/>
    <w:rsid w:val="006849E4"/>
    <w:rsid w:val="006855C1"/>
    <w:rsid w:val="00686881"/>
    <w:rsid w:val="006941B2"/>
    <w:rsid w:val="00694C22"/>
    <w:rsid w:val="0069559A"/>
    <w:rsid w:val="00696145"/>
    <w:rsid w:val="00696429"/>
    <w:rsid w:val="006967D2"/>
    <w:rsid w:val="00697004"/>
    <w:rsid w:val="00697618"/>
    <w:rsid w:val="006A1210"/>
    <w:rsid w:val="006A1589"/>
    <w:rsid w:val="006A3529"/>
    <w:rsid w:val="006A5512"/>
    <w:rsid w:val="006A693A"/>
    <w:rsid w:val="006B06F5"/>
    <w:rsid w:val="006B0D48"/>
    <w:rsid w:val="006B0FE3"/>
    <w:rsid w:val="006B3B0F"/>
    <w:rsid w:val="006B63B4"/>
    <w:rsid w:val="006B6474"/>
    <w:rsid w:val="006C09DA"/>
    <w:rsid w:val="006C1137"/>
    <w:rsid w:val="006C223A"/>
    <w:rsid w:val="006C37C0"/>
    <w:rsid w:val="006C3FD3"/>
    <w:rsid w:val="006C4565"/>
    <w:rsid w:val="006C4576"/>
    <w:rsid w:val="006C5C49"/>
    <w:rsid w:val="006D09AC"/>
    <w:rsid w:val="006D0F94"/>
    <w:rsid w:val="006D1711"/>
    <w:rsid w:val="006D251B"/>
    <w:rsid w:val="006D32B1"/>
    <w:rsid w:val="006D3D00"/>
    <w:rsid w:val="006D5AF5"/>
    <w:rsid w:val="006D5BCF"/>
    <w:rsid w:val="006D66A9"/>
    <w:rsid w:val="006E069A"/>
    <w:rsid w:val="006E19CA"/>
    <w:rsid w:val="006E1BE4"/>
    <w:rsid w:val="006E2666"/>
    <w:rsid w:val="006E2C5D"/>
    <w:rsid w:val="006E3A92"/>
    <w:rsid w:val="006E5130"/>
    <w:rsid w:val="006F0209"/>
    <w:rsid w:val="006F0239"/>
    <w:rsid w:val="006F0C77"/>
    <w:rsid w:val="006F14B9"/>
    <w:rsid w:val="006F2A44"/>
    <w:rsid w:val="006F2F92"/>
    <w:rsid w:val="006F3A40"/>
    <w:rsid w:val="006F54D5"/>
    <w:rsid w:val="00701632"/>
    <w:rsid w:val="0070369A"/>
    <w:rsid w:val="00703C55"/>
    <w:rsid w:val="00703CBD"/>
    <w:rsid w:val="0070633A"/>
    <w:rsid w:val="00707299"/>
    <w:rsid w:val="0070746A"/>
    <w:rsid w:val="0071318F"/>
    <w:rsid w:val="00713C93"/>
    <w:rsid w:val="00713FA4"/>
    <w:rsid w:val="007142C1"/>
    <w:rsid w:val="007147E3"/>
    <w:rsid w:val="007152DE"/>
    <w:rsid w:val="00716626"/>
    <w:rsid w:val="00716BE1"/>
    <w:rsid w:val="00717BD1"/>
    <w:rsid w:val="0072009F"/>
    <w:rsid w:val="00720383"/>
    <w:rsid w:val="0072136E"/>
    <w:rsid w:val="007224FC"/>
    <w:rsid w:val="0072284D"/>
    <w:rsid w:val="00722CC2"/>
    <w:rsid w:val="00724A20"/>
    <w:rsid w:val="00725444"/>
    <w:rsid w:val="00725462"/>
    <w:rsid w:val="00730EF5"/>
    <w:rsid w:val="00731990"/>
    <w:rsid w:val="00732CFE"/>
    <w:rsid w:val="00734ED0"/>
    <w:rsid w:val="007355A0"/>
    <w:rsid w:val="007356D7"/>
    <w:rsid w:val="00735F23"/>
    <w:rsid w:val="00737F67"/>
    <w:rsid w:val="00741A9E"/>
    <w:rsid w:val="00744A72"/>
    <w:rsid w:val="00745D24"/>
    <w:rsid w:val="00746ED8"/>
    <w:rsid w:val="007537AC"/>
    <w:rsid w:val="00760056"/>
    <w:rsid w:val="00760F7E"/>
    <w:rsid w:val="0076183F"/>
    <w:rsid w:val="00761D7A"/>
    <w:rsid w:val="007620E7"/>
    <w:rsid w:val="00764F1C"/>
    <w:rsid w:val="00765FE9"/>
    <w:rsid w:val="00766A08"/>
    <w:rsid w:val="00766B1D"/>
    <w:rsid w:val="007714C4"/>
    <w:rsid w:val="0077380C"/>
    <w:rsid w:val="00773B24"/>
    <w:rsid w:val="00776279"/>
    <w:rsid w:val="00777BAF"/>
    <w:rsid w:val="00780900"/>
    <w:rsid w:val="00781A7E"/>
    <w:rsid w:val="007823A5"/>
    <w:rsid w:val="007830D0"/>
    <w:rsid w:val="007831FA"/>
    <w:rsid w:val="00785097"/>
    <w:rsid w:val="007852AD"/>
    <w:rsid w:val="00787A09"/>
    <w:rsid w:val="00791EB6"/>
    <w:rsid w:val="00793323"/>
    <w:rsid w:val="00793A37"/>
    <w:rsid w:val="00793EA5"/>
    <w:rsid w:val="0079588E"/>
    <w:rsid w:val="00795D4E"/>
    <w:rsid w:val="007964CC"/>
    <w:rsid w:val="00796834"/>
    <w:rsid w:val="00797FBC"/>
    <w:rsid w:val="007A0895"/>
    <w:rsid w:val="007A09C0"/>
    <w:rsid w:val="007A3140"/>
    <w:rsid w:val="007A5044"/>
    <w:rsid w:val="007A724D"/>
    <w:rsid w:val="007A74A2"/>
    <w:rsid w:val="007B2EE4"/>
    <w:rsid w:val="007B4E65"/>
    <w:rsid w:val="007B6289"/>
    <w:rsid w:val="007B642B"/>
    <w:rsid w:val="007B6CB3"/>
    <w:rsid w:val="007C011C"/>
    <w:rsid w:val="007C268B"/>
    <w:rsid w:val="007C2AAE"/>
    <w:rsid w:val="007C2DCC"/>
    <w:rsid w:val="007C38E5"/>
    <w:rsid w:val="007C432E"/>
    <w:rsid w:val="007C524B"/>
    <w:rsid w:val="007C6C94"/>
    <w:rsid w:val="007C7B98"/>
    <w:rsid w:val="007D2743"/>
    <w:rsid w:val="007D27C6"/>
    <w:rsid w:val="007E216F"/>
    <w:rsid w:val="007E68C1"/>
    <w:rsid w:val="007F007E"/>
    <w:rsid w:val="007F0273"/>
    <w:rsid w:val="007F0C10"/>
    <w:rsid w:val="007F2365"/>
    <w:rsid w:val="007F59C1"/>
    <w:rsid w:val="007F5D53"/>
    <w:rsid w:val="007F6E4B"/>
    <w:rsid w:val="007F78C2"/>
    <w:rsid w:val="008002F7"/>
    <w:rsid w:val="00800616"/>
    <w:rsid w:val="008018B6"/>
    <w:rsid w:val="008028C2"/>
    <w:rsid w:val="0080343B"/>
    <w:rsid w:val="00804667"/>
    <w:rsid w:val="00805454"/>
    <w:rsid w:val="00805561"/>
    <w:rsid w:val="00806F7B"/>
    <w:rsid w:val="0080746D"/>
    <w:rsid w:val="008133FD"/>
    <w:rsid w:val="00813872"/>
    <w:rsid w:val="00813CE0"/>
    <w:rsid w:val="008143AC"/>
    <w:rsid w:val="008144DE"/>
    <w:rsid w:val="0081553A"/>
    <w:rsid w:val="00815885"/>
    <w:rsid w:val="00815CDC"/>
    <w:rsid w:val="00816615"/>
    <w:rsid w:val="00816C58"/>
    <w:rsid w:val="00817170"/>
    <w:rsid w:val="00817492"/>
    <w:rsid w:val="00817D32"/>
    <w:rsid w:val="00822FF1"/>
    <w:rsid w:val="008231D8"/>
    <w:rsid w:val="00823EFB"/>
    <w:rsid w:val="008250FC"/>
    <w:rsid w:val="0082591C"/>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44"/>
    <w:rsid w:val="00834BC8"/>
    <w:rsid w:val="00835244"/>
    <w:rsid w:val="00836F29"/>
    <w:rsid w:val="00837F68"/>
    <w:rsid w:val="0084044A"/>
    <w:rsid w:val="00840836"/>
    <w:rsid w:val="00840922"/>
    <w:rsid w:val="00840D1F"/>
    <w:rsid w:val="00841545"/>
    <w:rsid w:val="008419A4"/>
    <w:rsid w:val="0084292C"/>
    <w:rsid w:val="008434C4"/>
    <w:rsid w:val="0084358C"/>
    <w:rsid w:val="008447CD"/>
    <w:rsid w:val="008454DB"/>
    <w:rsid w:val="00847B0C"/>
    <w:rsid w:val="00847F4B"/>
    <w:rsid w:val="00847FE2"/>
    <w:rsid w:val="0085013A"/>
    <w:rsid w:val="00851C37"/>
    <w:rsid w:val="0085241D"/>
    <w:rsid w:val="00853458"/>
    <w:rsid w:val="00853A8B"/>
    <w:rsid w:val="00853F8D"/>
    <w:rsid w:val="00854E4B"/>
    <w:rsid w:val="008569D2"/>
    <w:rsid w:val="00856E73"/>
    <w:rsid w:val="008571C4"/>
    <w:rsid w:val="0085742E"/>
    <w:rsid w:val="00862266"/>
    <w:rsid w:val="0086412C"/>
    <w:rsid w:val="008648A0"/>
    <w:rsid w:val="008672E7"/>
    <w:rsid w:val="00870D6F"/>
    <w:rsid w:val="00872AC1"/>
    <w:rsid w:val="00872AF9"/>
    <w:rsid w:val="00874E3A"/>
    <w:rsid w:val="00874EE1"/>
    <w:rsid w:val="00875270"/>
    <w:rsid w:val="008801CB"/>
    <w:rsid w:val="0088076F"/>
    <w:rsid w:val="0088100A"/>
    <w:rsid w:val="00881F9F"/>
    <w:rsid w:val="0088259A"/>
    <w:rsid w:val="00883456"/>
    <w:rsid w:val="00884517"/>
    <w:rsid w:val="008847E3"/>
    <w:rsid w:val="0088558D"/>
    <w:rsid w:val="00885CA5"/>
    <w:rsid w:val="0089002F"/>
    <w:rsid w:val="00890C79"/>
    <w:rsid w:val="0089230F"/>
    <w:rsid w:val="00892BD2"/>
    <w:rsid w:val="00893022"/>
    <w:rsid w:val="008947E9"/>
    <w:rsid w:val="00896445"/>
    <w:rsid w:val="00897318"/>
    <w:rsid w:val="008A0DED"/>
    <w:rsid w:val="008A21AB"/>
    <w:rsid w:val="008A2638"/>
    <w:rsid w:val="008A3CB9"/>
    <w:rsid w:val="008A3D87"/>
    <w:rsid w:val="008A4FB1"/>
    <w:rsid w:val="008A6726"/>
    <w:rsid w:val="008A6C8E"/>
    <w:rsid w:val="008B13FF"/>
    <w:rsid w:val="008B3236"/>
    <w:rsid w:val="008B4012"/>
    <w:rsid w:val="008B4283"/>
    <w:rsid w:val="008B5176"/>
    <w:rsid w:val="008B5C3C"/>
    <w:rsid w:val="008B5EA5"/>
    <w:rsid w:val="008C0022"/>
    <w:rsid w:val="008C4D40"/>
    <w:rsid w:val="008C7136"/>
    <w:rsid w:val="008D0F44"/>
    <w:rsid w:val="008D1C67"/>
    <w:rsid w:val="008D2632"/>
    <w:rsid w:val="008D2F78"/>
    <w:rsid w:val="008D3D5D"/>
    <w:rsid w:val="008D4F7E"/>
    <w:rsid w:val="008D61E9"/>
    <w:rsid w:val="008E041E"/>
    <w:rsid w:val="008E0B40"/>
    <w:rsid w:val="008E0F60"/>
    <w:rsid w:val="008E2B9C"/>
    <w:rsid w:val="008E3111"/>
    <w:rsid w:val="008E4056"/>
    <w:rsid w:val="008E410D"/>
    <w:rsid w:val="008E4461"/>
    <w:rsid w:val="008E5138"/>
    <w:rsid w:val="008E60CD"/>
    <w:rsid w:val="008E67AF"/>
    <w:rsid w:val="008E6A88"/>
    <w:rsid w:val="008E783F"/>
    <w:rsid w:val="008F0849"/>
    <w:rsid w:val="008F0A57"/>
    <w:rsid w:val="008F1A0C"/>
    <w:rsid w:val="008F3382"/>
    <w:rsid w:val="008F6FCE"/>
    <w:rsid w:val="008F762B"/>
    <w:rsid w:val="00902CC9"/>
    <w:rsid w:val="00903533"/>
    <w:rsid w:val="00904028"/>
    <w:rsid w:val="00905166"/>
    <w:rsid w:val="00905BE1"/>
    <w:rsid w:val="00906CAD"/>
    <w:rsid w:val="00907677"/>
    <w:rsid w:val="00907BA6"/>
    <w:rsid w:val="00910A56"/>
    <w:rsid w:val="0091294B"/>
    <w:rsid w:val="00916B0A"/>
    <w:rsid w:val="00916FC5"/>
    <w:rsid w:val="00920E89"/>
    <w:rsid w:val="00921E2F"/>
    <w:rsid w:val="00922CEA"/>
    <w:rsid w:val="00923098"/>
    <w:rsid w:val="009238B6"/>
    <w:rsid w:val="009244AD"/>
    <w:rsid w:val="0092647F"/>
    <w:rsid w:val="00931714"/>
    <w:rsid w:val="00931FEE"/>
    <w:rsid w:val="00933848"/>
    <w:rsid w:val="00935A0D"/>
    <w:rsid w:val="00943024"/>
    <w:rsid w:val="009434FD"/>
    <w:rsid w:val="009452AE"/>
    <w:rsid w:val="00945B1F"/>
    <w:rsid w:val="009500AE"/>
    <w:rsid w:val="00950E38"/>
    <w:rsid w:val="0095324D"/>
    <w:rsid w:val="00954036"/>
    <w:rsid w:val="00954301"/>
    <w:rsid w:val="009546CA"/>
    <w:rsid w:val="00957868"/>
    <w:rsid w:val="00957ED5"/>
    <w:rsid w:val="0096072D"/>
    <w:rsid w:val="009643E7"/>
    <w:rsid w:val="00964629"/>
    <w:rsid w:val="009657BD"/>
    <w:rsid w:val="00965F39"/>
    <w:rsid w:val="00966518"/>
    <w:rsid w:val="009672CD"/>
    <w:rsid w:val="0097028B"/>
    <w:rsid w:val="00970385"/>
    <w:rsid w:val="009726A6"/>
    <w:rsid w:val="00973652"/>
    <w:rsid w:val="00973864"/>
    <w:rsid w:val="00974177"/>
    <w:rsid w:val="00975894"/>
    <w:rsid w:val="00976B50"/>
    <w:rsid w:val="00976D15"/>
    <w:rsid w:val="00980CA7"/>
    <w:rsid w:val="00980F4B"/>
    <w:rsid w:val="0098189D"/>
    <w:rsid w:val="00982CC0"/>
    <w:rsid w:val="00982F19"/>
    <w:rsid w:val="00983749"/>
    <w:rsid w:val="00983B47"/>
    <w:rsid w:val="00984C3A"/>
    <w:rsid w:val="00985B25"/>
    <w:rsid w:val="009861E9"/>
    <w:rsid w:val="00986C2C"/>
    <w:rsid w:val="00987340"/>
    <w:rsid w:val="00990F92"/>
    <w:rsid w:val="009916B7"/>
    <w:rsid w:val="0099172B"/>
    <w:rsid w:val="00992146"/>
    <w:rsid w:val="00993823"/>
    <w:rsid w:val="0099485D"/>
    <w:rsid w:val="00995EAB"/>
    <w:rsid w:val="00996033"/>
    <w:rsid w:val="009966F3"/>
    <w:rsid w:val="009A092F"/>
    <w:rsid w:val="009A1B01"/>
    <w:rsid w:val="009A2205"/>
    <w:rsid w:val="009A29DB"/>
    <w:rsid w:val="009A37E3"/>
    <w:rsid w:val="009A5C65"/>
    <w:rsid w:val="009A64C3"/>
    <w:rsid w:val="009A740A"/>
    <w:rsid w:val="009A747E"/>
    <w:rsid w:val="009B0559"/>
    <w:rsid w:val="009B1D8E"/>
    <w:rsid w:val="009B2232"/>
    <w:rsid w:val="009B2D43"/>
    <w:rsid w:val="009B41EE"/>
    <w:rsid w:val="009B5DC3"/>
    <w:rsid w:val="009B65D3"/>
    <w:rsid w:val="009B6CF6"/>
    <w:rsid w:val="009B6E2B"/>
    <w:rsid w:val="009C0185"/>
    <w:rsid w:val="009C0CB7"/>
    <w:rsid w:val="009C18AF"/>
    <w:rsid w:val="009C1AD4"/>
    <w:rsid w:val="009C32B2"/>
    <w:rsid w:val="009C39AA"/>
    <w:rsid w:val="009C5F40"/>
    <w:rsid w:val="009C6DC6"/>
    <w:rsid w:val="009D0C13"/>
    <w:rsid w:val="009D2BA6"/>
    <w:rsid w:val="009D3070"/>
    <w:rsid w:val="009D3BE4"/>
    <w:rsid w:val="009D4414"/>
    <w:rsid w:val="009D61B2"/>
    <w:rsid w:val="009E1A2D"/>
    <w:rsid w:val="009E23CB"/>
    <w:rsid w:val="009E3F5F"/>
    <w:rsid w:val="009E4094"/>
    <w:rsid w:val="009E6F68"/>
    <w:rsid w:val="009F1767"/>
    <w:rsid w:val="009F1A4D"/>
    <w:rsid w:val="009F2097"/>
    <w:rsid w:val="009F2DBA"/>
    <w:rsid w:val="009F3A32"/>
    <w:rsid w:val="009F5B8D"/>
    <w:rsid w:val="009F6113"/>
    <w:rsid w:val="009F6E0C"/>
    <w:rsid w:val="009F719C"/>
    <w:rsid w:val="009F7C27"/>
    <w:rsid w:val="00A00E28"/>
    <w:rsid w:val="00A01DF7"/>
    <w:rsid w:val="00A01E55"/>
    <w:rsid w:val="00A02281"/>
    <w:rsid w:val="00A02A16"/>
    <w:rsid w:val="00A1731E"/>
    <w:rsid w:val="00A178D5"/>
    <w:rsid w:val="00A20698"/>
    <w:rsid w:val="00A211FA"/>
    <w:rsid w:val="00A25301"/>
    <w:rsid w:val="00A25F15"/>
    <w:rsid w:val="00A3053C"/>
    <w:rsid w:val="00A306CD"/>
    <w:rsid w:val="00A34D15"/>
    <w:rsid w:val="00A35039"/>
    <w:rsid w:val="00A35A9A"/>
    <w:rsid w:val="00A36180"/>
    <w:rsid w:val="00A4013D"/>
    <w:rsid w:val="00A401DE"/>
    <w:rsid w:val="00A407E3"/>
    <w:rsid w:val="00A41F3F"/>
    <w:rsid w:val="00A44113"/>
    <w:rsid w:val="00A45766"/>
    <w:rsid w:val="00A46044"/>
    <w:rsid w:val="00A52ADB"/>
    <w:rsid w:val="00A531EE"/>
    <w:rsid w:val="00A539A4"/>
    <w:rsid w:val="00A53B10"/>
    <w:rsid w:val="00A549C5"/>
    <w:rsid w:val="00A54A1B"/>
    <w:rsid w:val="00A54C7A"/>
    <w:rsid w:val="00A5656B"/>
    <w:rsid w:val="00A56DF3"/>
    <w:rsid w:val="00A56EE6"/>
    <w:rsid w:val="00A57247"/>
    <w:rsid w:val="00A60D24"/>
    <w:rsid w:val="00A61F5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64BB"/>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74B8"/>
    <w:rsid w:val="00A879FD"/>
    <w:rsid w:val="00A90366"/>
    <w:rsid w:val="00A908CC"/>
    <w:rsid w:val="00A9308B"/>
    <w:rsid w:val="00A94036"/>
    <w:rsid w:val="00A94251"/>
    <w:rsid w:val="00A943E8"/>
    <w:rsid w:val="00A94DB9"/>
    <w:rsid w:val="00A96051"/>
    <w:rsid w:val="00A97654"/>
    <w:rsid w:val="00A97D4B"/>
    <w:rsid w:val="00AA3A50"/>
    <w:rsid w:val="00AA3B7F"/>
    <w:rsid w:val="00AA6BA5"/>
    <w:rsid w:val="00AA7FDA"/>
    <w:rsid w:val="00AB0DC1"/>
    <w:rsid w:val="00AB10CA"/>
    <w:rsid w:val="00AB1299"/>
    <w:rsid w:val="00AB1499"/>
    <w:rsid w:val="00AB1F8E"/>
    <w:rsid w:val="00AB3B33"/>
    <w:rsid w:val="00AB4056"/>
    <w:rsid w:val="00AB4A02"/>
    <w:rsid w:val="00AB4DE2"/>
    <w:rsid w:val="00AB4FCD"/>
    <w:rsid w:val="00AC1CEC"/>
    <w:rsid w:val="00AC229E"/>
    <w:rsid w:val="00AC31CC"/>
    <w:rsid w:val="00AC3AEF"/>
    <w:rsid w:val="00AC4470"/>
    <w:rsid w:val="00AC67DD"/>
    <w:rsid w:val="00AD1AB7"/>
    <w:rsid w:val="00AD4C61"/>
    <w:rsid w:val="00AD58D4"/>
    <w:rsid w:val="00AD59B1"/>
    <w:rsid w:val="00AD6741"/>
    <w:rsid w:val="00AD7984"/>
    <w:rsid w:val="00AE2B5C"/>
    <w:rsid w:val="00AE41DA"/>
    <w:rsid w:val="00AE5882"/>
    <w:rsid w:val="00AE728F"/>
    <w:rsid w:val="00AE7C73"/>
    <w:rsid w:val="00AE7CE8"/>
    <w:rsid w:val="00AF0BBD"/>
    <w:rsid w:val="00AF269E"/>
    <w:rsid w:val="00AF2A65"/>
    <w:rsid w:val="00AF2ADD"/>
    <w:rsid w:val="00AF2BD5"/>
    <w:rsid w:val="00AF5403"/>
    <w:rsid w:val="00AF5DD7"/>
    <w:rsid w:val="00AF5DDC"/>
    <w:rsid w:val="00AF5E6B"/>
    <w:rsid w:val="00AF705E"/>
    <w:rsid w:val="00B009CC"/>
    <w:rsid w:val="00B01661"/>
    <w:rsid w:val="00B028BD"/>
    <w:rsid w:val="00B0348F"/>
    <w:rsid w:val="00B04228"/>
    <w:rsid w:val="00B0489A"/>
    <w:rsid w:val="00B06536"/>
    <w:rsid w:val="00B0670E"/>
    <w:rsid w:val="00B07B05"/>
    <w:rsid w:val="00B100AF"/>
    <w:rsid w:val="00B11991"/>
    <w:rsid w:val="00B11E8B"/>
    <w:rsid w:val="00B12894"/>
    <w:rsid w:val="00B129B9"/>
    <w:rsid w:val="00B12BCD"/>
    <w:rsid w:val="00B13484"/>
    <w:rsid w:val="00B13BFE"/>
    <w:rsid w:val="00B13C08"/>
    <w:rsid w:val="00B13DDC"/>
    <w:rsid w:val="00B14B24"/>
    <w:rsid w:val="00B15148"/>
    <w:rsid w:val="00B15CEF"/>
    <w:rsid w:val="00B21D46"/>
    <w:rsid w:val="00B21DA3"/>
    <w:rsid w:val="00B22071"/>
    <w:rsid w:val="00B22965"/>
    <w:rsid w:val="00B23929"/>
    <w:rsid w:val="00B2628B"/>
    <w:rsid w:val="00B300D5"/>
    <w:rsid w:val="00B3054D"/>
    <w:rsid w:val="00B329B3"/>
    <w:rsid w:val="00B32C14"/>
    <w:rsid w:val="00B330EC"/>
    <w:rsid w:val="00B33CB6"/>
    <w:rsid w:val="00B348C5"/>
    <w:rsid w:val="00B37C47"/>
    <w:rsid w:val="00B40639"/>
    <w:rsid w:val="00B40D31"/>
    <w:rsid w:val="00B42C88"/>
    <w:rsid w:val="00B434AF"/>
    <w:rsid w:val="00B461F3"/>
    <w:rsid w:val="00B47323"/>
    <w:rsid w:val="00B509BD"/>
    <w:rsid w:val="00B5270A"/>
    <w:rsid w:val="00B52E9B"/>
    <w:rsid w:val="00B53638"/>
    <w:rsid w:val="00B5755F"/>
    <w:rsid w:val="00B57DA4"/>
    <w:rsid w:val="00B60842"/>
    <w:rsid w:val="00B6181C"/>
    <w:rsid w:val="00B622F0"/>
    <w:rsid w:val="00B638D8"/>
    <w:rsid w:val="00B662A4"/>
    <w:rsid w:val="00B67AE6"/>
    <w:rsid w:val="00B67BFC"/>
    <w:rsid w:val="00B67D66"/>
    <w:rsid w:val="00B72568"/>
    <w:rsid w:val="00B7257B"/>
    <w:rsid w:val="00B72846"/>
    <w:rsid w:val="00B72CD5"/>
    <w:rsid w:val="00B72F81"/>
    <w:rsid w:val="00B73132"/>
    <w:rsid w:val="00B74647"/>
    <w:rsid w:val="00B758C5"/>
    <w:rsid w:val="00B76C36"/>
    <w:rsid w:val="00B7752C"/>
    <w:rsid w:val="00B7795C"/>
    <w:rsid w:val="00B803C8"/>
    <w:rsid w:val="00B809F8"/>
    <w:rsid w:val="00B8415F"/>
    <w:rsid w:val="00B844A9"/>
    <w:rsid w:val="00B846D0"/>
    <w:rsid w:val="00B90C6F"/>
    <w:rsid w:val="00B927B1"/>
    <w:rsid w:val="00B93F4E"/>
    <w:rsid w:val="00B9437D"/>
    <w:rsid w:val="00B95D4B"/>
    <w:rsid w:val="00BA09CF"/>
    <w:rsid w:val="00BA11A3"/>
    <w:rsid w:val="00BA11EF"/>
    <w:rsid w:val="00BA142B"/>
    <w:rsid w:val="00BA2382"/>
    <w:rsid w:val="00BA28AF"/>
    <w:rsid w:val="00BA2DA7"/>
    <w:rsid w:val="00BA3490"/>
    <w:rsid w:val="00BA4071"/>
    <w:rsid w:val="00BA44A8"/>
    <w:rsid w:val="00BA5C32"/>
    <w:rsid w:val="00BA651E"/>
    <w:rsid w:val="00BA6A2E"/>
    <w:rsid w:val="00BA7A0A"/>
    <w:rsid w:val="00BB0928"/>
    <w:rsid w:val="00BB0EB5"/>
    <w:rsid w:val="00BB79E0"/>
    <w:rsid w:val="00BC09BB"/>
    <w:rsid w:val="00BC0B1C"/>
    <w:rsid w:val="00BC34B7"/>
    <w:rsid w:val="00BC379A"/>
    <w:rsid w:val="00BC540B"/>
    <w:rsid w:val="00BC5AAE"/>
    <w:rsid w:val="00BC5CB8"/>
    <w:rsid w:val="00BC6765"/>
    <w:rsid w:val="00BC7972"/>
    <w:rsid w:val="00BD044A"/>
    <w:rsid w:val="00BD0636"/>
    <w:rsid w:val="00BD1CDF"/>
    <w:rsid w:val="00BD5B5E"/>
    <w:rsid w:val="00BD66A4"/>
    <w:rsid w:val="00BE0112"/>
    <w:rsid w:val="00BE011E"/>
    <w:rsid w:val="00BE13D4"/>
    <w:rsid w:val="00BE2EAE"/>
    <w:rsid w:val="00BE3520"/>
    <w:rsid w:val="00BE3B35"/>
    <w:rsid w:val="00BE55CC"/>
    <w:rsid w:val="00BE6414"/>
    <w:rsid w:val="00BE6BA7"/>
    <w:rsid w:val="00BE74D2"/>
    <w:rsid w:val="00BF2E8E"/>
    <w:rsid w:val="00BF60C7"/>
    <w:rsid w:val="00BF6577"/>
    <w:rsid w:val="00C00D94"/>
    <w:rsid w:val="00C054D6"/>
    <w:rsid w:val="00C06267"/>
    <w:rsid w:val="00C06352"/>
    <w:rsid w:val="00C07E97"/>
    <w:rsid w:val="00C10E95"/>
    <w:rsid w:val="00C1182A"/>
    <w:rsid w:val="00C1322E"/>
    <w:rsid w:val="00C137E1"/>
    <w:rsid w:val="00C14BAB"/>
    <w:rsid w:val="00C15670"/>
    <w:rsid w:val="00C158EB"/>
    <w:rsid w:val="00C16006"/>
    <w:rsid w:val="00C218C5"/>
    <w:rsid w:val="00C23598"/>
    <w:rsid w:val="00C2373D"/>
    <w:rsid w:val="00C24B3A"/>
    <w:rsid w:val="00C25064"/>
    <w:rsid w:val="00C25929"/>
    <w:rsid w:val="00C26005"/>
    <w:rsid w:val="00C2610C"/>
    <w:rsid w:val="00C261DA"/>
    <w:rsid w:val="00C27474"/>
    <w:rsid w:val="00C27484"/>
    <w:rsid w:val="00C276B0"/>
    <w:rsid w:val="00C314D7"/>
    <w:rsid w:val="00C32440"/>
    <w:rsid w:val="00C32C5B"/>
    <w:rsid w:val="00C332DE"/>
    <w:rsid w:val="00C33437"/>
    <w:rsid w:val="00C33B13"/>
    <w:rsid w:val="00C34F04"/>
    <w:rsid w:val="00C35432"/>
    <w:rsid w:val="00C354DB"/>
    <w:rsid w:val="00C35B23"/>
    <w:rsid w:val="00C36CE3"/>
    <w:rsid w:val="00C40D15"/>
    <w:rsid w:val="00C42DB4"/>
    <w:rsid w:val="00C42ECB"/>
    <w:rsid w:val="00C43F59"/>
    <w:rsid w:val="00C447A8"/>
    <w:rsid w:val="00C47124"/>
    <w:rsid w:val="00C50091"/>
    <w:rsid w:val="00C50FDF"/>
    <w:rsid w:val="00C5236A"/>
    <w:rsid w:val="00C525C9"/>
    <w:rsid w:val="00C52893"/>
    <w:rsid w:val="00C5423A"/>
    <w:rsid w:val="00C54CD1"/>
    <w:rsid w:val="00C54E80"/>
    <w:rsid w:val="00C5516A"/>
    <w:rsid w:val="00C558C5"/>
    <w:rsid w:val="00C5750D"/>
    <w:rsid w:val="00C57967"/>
    <w:rsid w:val="00C57D71"/>
    <w:rsid w:val="00C60B08"/>
    <w:rsid w:val="00C60B54"/>
    <w:rsid w:val="00C643B9"/>
    <w:rsid w:val="00C64B30"/>
    <w:rsid w:val="00C65698"/>
    <w:rsid w:val="00C67BF7"/>
    <w:rsid w:val="00C71291"/>
    <w:rsid w:val="00C7252C"/>
    <w:rsid w:val="00C729D3"/>
    <w:rsid w:val="00C732EB"/>
    <w:rsid w:val="00C7578E"/>
    <w:rsid w:val="00C76BC1"/>
    <w:rsid w:val="00C76D89"/>
    <w:rsid w:val="00C775F7"/>
    <w:rsid w:val="00C80D3F"/>
    <w:rsid w:val="00C82198"/>
    <w:rsid w:val="00C8265E"/>
    <w:rsid w:val="00C875C4"/>
    <w:rsid w:val="00C909C4"/>
    <w:rsid w:val="00C90BD8"/>
    <w:rsid w:val="00C90BE8"/>
    <w:rsid w:val="00C920ED"/>
    <w:rsid w:val="00C92CF7"/>
    <w:rsid w:val="00C93B31"/>
    <w:rsid w:val="00C9451D"/>
    <w:rsid w:val="00C94CEB"/>
    <w:rsid w:val="00C95EE4"/>
    <w:rsid w:val="00C97259"/>
    <w:rsid w:val="00CA0A07"/>
    <w:rsid w:val="00CA0D3E"/>
    <w:rsid w:val="00CA0F50"/>
    <w:rsid w:val="00CA2CC9"/>
    <w:rsid w:val="00CA4C75"/>
    <w:rsid w:val="00CA524B"/>
    <w:rsid w:val="00CA5676"/>
    <w:rsid w:val="00CA57C7"/>
    <w:rsid w:val="00CA5D84"/>
    <w:rsid w:val="00CA71E3"/>
    <w:rsid w:val="00CA728E"/>
    <w:rsid w:val="00CA76FD"/>
    <w:rsid w:val="00CB01E1"/>
    <w:rsid w:val="00CB0C1A"/>
    <w:rsid w:val="00CB24A1"/>
    <w:rsid w:val="00CB32A7"/>
    <w:rsid w:val="00CB4356"/>
    <w:rsid w:val="00CB6DC8"/>
    <w:rsid w:val="00CC0290"/>
    <w:rsid w:val="00CC055E"/>
    <w:rsid w:val="00CC0A88"/>
    <w:rsid w:val="00CC2E7F"/>
    <w:rsid w:val="00CC4A69"/>
    <w:rsid w:val="00CC5665"/>
    <w:rsid w:val="00CC65B8"/>
    <w:rsid w:val="00CC6BBF"/>
    <w:rsid w:val="00CD20EF"/>
    <w:rsid w:val="00CD5066"/>
    <w:rsid w:val="00CD587B"/>
    <w:rsid w:val="00CD5D10"/>
    <w:rsid w:val="00CD6F7B"/>
    <w:rsid w:val="00CE0F82"/>
    <w:rsid w:val="00CE1311"/>
    <w:rsid w:val="00CE234B"/>
    <w:rsid w:val="00CE30CF"/>
    <w:rsid w:val="00CE52C6"/>
    <w:rsid w:val="00CE56B0"/>
    <w:rsid w:val="00CE591A"/>
    <w:rsid w:val="00CE5D75"/>
    <w:rsid w:val="00CF002F"/>
    <w:rsid w:val="00CF14EE"/>
    <w:rsid w:val="00CF1BD2"/>
    <w:rsid w:val="00CF2C7D"/>
    <w:rsid w:val="00CF5B97"/>
    <w:rsid w:val="00CF651A"/>
    <w:rsid w:val="00CF68FE"/>
    <w:rsid w:val="00CF6FC4"/>
    <w:rsid w:val="00CF7107"/>
    <w:rsid w:val="00CF7283"/>
    <w:rsid w:val="00D0000D"/>
    <w:rsid w:val="00D008C4"/>
    <w:rsid w:val="00D00F28"/>
    <w:rsid w:val="00D02150"/>
    <w:rsid w:val="00D032B6"/>
    <w:rsid w:val="00D05130"/>
    <w:rsid w:val="00D074C8"/>
    <w:rsid w:val="00D07B9D"/>
    <w:rsid w:val="00D105C1"/>
    <w:rsid w:val="00D10D4D"/>
    <w:rsid w:val="00D11DE9"/>
    <w:rsid w:val="00D14061"/>
    <w:rsid w:val="00D1495A"/>
    <w:rsid w:val="00D1790D"/>
    <w:rsid w:val="00D17F35"/>
    <w:rsid w:val="00D2115C"/>
    <w:rsid w:val="00D21D7B"/>
    <w:rsid w:val="00D22355"/>
    <w:rsid w:val="00D22C0F"/>
    <w:rsid w:val="00D24BCF"/>
    <w:rsid w:val="00D251B3"/>
    <w:rsid w:val="00D279A5"/>
    <w:rsid w:val="00D30545"/>
    <w:rsid w:val="00D33247"/>
    <w:rsid w:val="00D35E9C"/>
    <w:rsid w:val="00D36761"/>
    <w:rsid w:val="00D37382"/>
    <w:rsid w:val="00D42DD6"/>
    <w:rsid w:val="00D42E37"/>
    <w:rsid w:val="00D43422"/>
    <w:rsid w:val="00D43561"/>
    <w:rsid w:val="00D43849"/>
    <w:rsid w:val="00D43A18"/>
    <w:rsid w:val="00D45032"/>
    <w:rsid w:val="00D509C3"/>
    <w:rsid w:val="00D50B05"/>
    <w:rsid w:val="00D51C6C"/>
    <w:rsid w:val="00D54C85"/>
    <w:rsid w:val="00D567AA"/>
    <w:rsid w:val="00D57FC8"/>
    <w:rsid w:val="00D619E8"/>
    <w:rsid w:val="00D61D7E"/>
    <w:rsid w:val="00D62BA7"/>
    <w:rsid w:val="00D636C6"/>
    <w:rsid w:val="00D65A12"/>
    <w:rsid w:val="00D65D10"/>
    <w:rsid w:val="00D667CD"/>
    <w:rsid w:val="00D6750D"/>
    <w:rsid w:val="00D67E7E"/>
    <w:rsid w:val="00D71BA0"/>
    <w:rsid w:val="00D75EC1"/>
    <w:rsid w:val="00D767BD"/>
    <w:rsid w:val="00D767F6"/>
    <w:rsid w:val="00D7695F"/>
    <w:rsid w:val="00D777CE"/>
    <w:rsid w:val="00D802BA"/>
    <w:rsid w:val="00D80A5F"/>
    <w:rsid w:val="00D81526"/>
    <w:rsid w:val="00D818C0"/>
    <w:rsid w:val="00D833B6"/>
    <w:rsid w:val="00D83646"/>
    <w:rsid w:val="00D855DA"/>
    <w:rsid w:val="00D8598B"/>
    <w:rsid w:val="00D85A92"/>
    <w:rsid w:val="00D87C52"/>
    <w:rsid w:val="00D914A2"/>
    <w:rsid w:val="00D91CA9"/>
    <w:rsid w:val="00D91E2B"/>
    <w:rsid w:val="00D9233E"/>
    <w:rsid w:val="00D9348E"/>
    <w:rsid w:val="00D94CF5"/>
    <w:rsid w:val="00D94DA9"/>
    <w:rsid w:val="00D96812"/>
    <w:rsid w:val="00D96928"/>
    <w:rsid w:val="00D96E79"/>
    <w:rsid w:val="00D978C5"/>
    <w:rsid w:val="00DA182C"/>
    <w:rsid w:val="00DA2A5A"/>
    <w:rsid w:val="00DA2B7A"/>
    <w:rsid w:val="00DA2BFC"/>
    <w:rsid w:val="00DA3462"/>
    <w:rsid w:val="00DA397A"/>
    <w:rsid w:val="00DA4707"/>
    <w:rsid w:val="00DA6789"/>
    <w:rsid w:val="00DA6CAE"/>
    <w:rsid w:val="00DB18EB"/>
    <w:rsid w:val="00DB1948"/>
    <w:rsid w:val="00DB30EB"/>
    <w:rsid w:val="00DB41D7"/>
    <w:rsid w:val="00DB53E3"/>
    <w:rsid w:val="00DB64FE"/>
    <w:rsid w:val="00DB6A27"/>
    <w:rsid w:val="00DB6CE3"/>
    <w:rsid w:val="00DC2829"/>
    <w:rsid w:val="00DC3882"/>
    <w:rsid w:val="00DC44FE"/>
    <w:rsid w:val="00DD09EA"/>
    <w:rsid w:val="00DD4222"/>
    <w:rsid w:val="00DD4300"/>
    <w:rsid w:val="00DD4B15"/>
    <w:rsid w:val="00DD699B"/>
    <w:rsid w:val="00DD7776"/>
    <w:rsid w:val="00DE0216"/>
    <w:rsid w:val="00DE1359"/>
    <w:rsid w:val="00DE3A73"/>
    <w:rsid w:val="00DE4344"/>
    <w:rsid w:val="00DE4FAD"/>
    <w:rsid w:val="00DE542C"/>
    <w:rsid w:val="00DE5DC8"/>
    <w:rsid w:val="00DE65A1"/>
    <w:rsid w:val="00DF030D"/>
    <w:rsid w:val="00DF0606"/>
    <w:rsid w:val="00DF122C"/>
    <w:rsid w:val="00DF209D"/>
    <w:rsid w:val="00DF21C3"/>
    <w:rsid w:val="00DF3104"/>
    <w:rsid w:val="00DF380C"/>
    <w:rsid w:val="00DF3CAE"/>
    <w:rsid w:val="00DF4656"/>
    <w:rsid w:val="00DF4D9A"/>
    <w:rsid w:val="00DF525C"/>
    <w:rsid w:val="00DF633D"/>
    <w:rsid w:val="00DF6C9E"/>
    <w:rsid w:val="00E045FA"/>
    <w:rsid w:val="00E056C1"/>
    <w:rsid w:val="00E05FED"/>
    <w:rsid w:val="00E07F29"/>
    <w:rsid w:val="00E106CC"/>
    <w:rsid w:val="00E13170"/>
    <w:rsid w:val="00E141EE"/>
    <w:rsid w:val="00E148A5"/>
    <w:rsid w:val="00E14B9A"/>
    <w:rsid w:val="00E176B9"/>
    <w:rsid w:val="00E25369"/>
    <w:rsid w:val="00E25B38"/>
    <w:rsid w:val="00E25DA3"/>
    <w:rsid w:val="00E25DC6"/>
    <w:rsid w:val="00E2687C"/>
    <w:rsid w:val="00E2766D"/>
    <w:rsid w:val="00E31453"/>
    <w:rsid w:val="00E319C4"/>
    <w:rsid w:val="00E336A6"/>
    <w:rsid w:val="00E34857"/>
    <w:rsid w:val="00E35131"/>
    <w:rsid w:val="00E36EC6"/>
    <w:rsid w:val="00E3710F"/>
    <w:rsid w:val="00E41AFD"/>
    <w:rsid w:val="00E44CF5"/>
    <w:rsid w:val="00E46181"/>
    <w:rsid w:val="00E46D79"/>
    <w:rsid w:val="00E47698"/>
    <w:rsid w:val="00E47BBE"/>
    <w:rsid w:val="00E501C9"/>
    <w:rsid w:val="00E5042C"/>
    <w:rsid w:val="00E50DF3"/>
    <w:rsid w:val="00E5379B"/>
    <w:rsid w:val="00E56627"/>
    <w:rsid w:val="00E60930"/>
    <w:rsid w:val="00E61ADB"/>
    <w:rsid w:val="00E64BBA"/>
    <w:rsid w:val="00E65A7D"/>
    <w:rsid w:val="00E678EF"/>
    <w:rsid w:val="00E70288"/>
    <w:rsid w:val="00E706AB"/>
    <w:rsid w:val="00E71997"/>
    <w:rsid w:val="00E71D75"/>
    <w:rsid w:val="00E72411"/>
    <w:rsid w:val="00E72953"/>
    <w:rsid w:val="00E743A9"/>
    <w:rsid w:val="00E751E7"/>
    <w:rsid w:val="00E800BE"/>
    <w:rsid w:val="00E8059A"/>
    <w:rsid w:val="00E809DC"/>
    <w:rsid w:val="00E81F38"/>
    <w:rsid w:val="00E8292B"/>
    <w:rsid w:val="00E831D4"/>
    <w:rsid w:val="00E8331C"/>
    <w:rsid w:val="00E84112"/>
    <w:rsid w:val="00E856A4"/>
    <w:rsid w:val="00E85A81"/>
    <w:rsid w:val="00E87F93"/>
    <w:rsid w:val="00E90CDA"/>
    <w:rsid w:val="00E912FE"/>
    <w:rsid w:val="00E92470"/>
    <w:rsid w:val="00E94878"/>
    <w:rsid w:val="00E94F2A"/>
    <w:rsid w:val="00E95054"/>
    <w:rsid w:val="00E96039"/>
    <w:rsid w:val="00E96483"/>
    <w:rsid w:val="00E96D80"/>
    <w:rsid w:val="00E97731"/>
    <w:rsid w:val="00E97ACE"/>
    <w:rsid w:val="00EA09E4"/>
    <w:rsid w:val="00EA36FA"/>
    <w:rsid w:val="00EA4127"/>
    <w:rsid w:val="00EA5B9C"/>
    <w:rsid w:val="00EB0287"/>
    <w:rsid w:val="00EB1BE3"/>
    <w:rsid w:val="00EB4027"/>
    <w:rsid w:val="00EB4C6A"/>
    <w:rsid w:val="00EC04E6"/>
    <w:rsid w:val="00EC0A18"/>
    <w:rsid w:val="00EC28E9"/>
    <w:rsid w:val="00EC5BCA"/>
    <w:rsid w:val="00EC734F"/>
    <w:rsid w:val="00ED09CC"/>
    <w:rsid w:val="00ED0C85"/>
    <w:rsid w:val="00ED24F4"/>
    <w:rsid w:val="00ED2A13"/>
    <w:rsid w:val="00ED591F"/>
    <w:rsid w:val="00ED5ABA"/>
    <w:rsid w:val="00ED6095"/>
    <w:rsid w:val="00EE0161"/>
    <w:rsid w:val="00EE110B"/>
    <w:rsid w:val="00EE316A"/>
    <w:rsid w:val="00EE4C43"/>
    <w:rsid w:val="00EE5269"/>
    <w:rsid w:val="00EE541C"/>
    <w:rsid w:val="00EE6007"/>
    <w:rsid w:val="00EE6506"/>
    <w:rsid w:val="00EE66D3"/>
    <w:rsid w:val="00EE7527"/>
    <w:rsid w:val="00EE756B"/>
    <w:rsid w:val="00EF1FF5"/>
    <w:rsid w:val="00EF2125"/>
    <w:rsid w:val="00EF22F2"/>
    <w:rsid w:val="00EF2F3A"/>
    <w:rsid w:val="00EF30B5"/>
    <w:rsid w:val="00EF34A9"/>
    <w:rsid w:val="00EF6A3C"/>
    <w:rsid w:val="00EF7BFA"/>
    <w:rsid w:val="00F0077A"/>
    <w:rsid w:val="00F01E2A"/>
    <w:rsid w:val="00F024D2"/>
    <w:rsid w:val="00F02548"/>
    <w:rsid w:val="00F029CD"/>
    <w:rsid w:val="00F02CF0"/>
    <w:rsid w:val="00F04625"/>
    <w:rsid w:val="00F049DB"/>
    <w:rsid w:val="00F05560"/>
    <w:rsid w:val="00F05EE8"/>
    <w:rsid w:val="00F07A06"/>
    <w:rsid w:val="00F104E5"/>
    <w:rsid w:val="00F1067C"/>
    <w:rsid w:val="00F10CCB"/>
    <w:rsid w:val="00F12053"/>
    <w:rsid w:val="00F1293A"/>
    <w:rsid w:val="00F14A2D"/>
    <w:rsid w:val="00F21A5D"/>
    <w:rsid w:val="00F229AE"/>
    <w:rsid w:val="00F22B50"/>
    <w:rsid w:val="00F2427D"/>
    <w:rsid w:val="00F26EE0"/>
    <w:rsid w:val="00F27077"/>
    <w:rsid w:val="00F32A19"/>
    <w:rsid w:val="00F32D45"/>
    <w:rsid w:val="00F33F2B"/>
    <w:rsid w:val="00F41372"/>
    <w:rsid w:val="00F41D90"/>
    <w:rsid w:val="00F43142"/>
    <w:rsid w:val="00F4391A"/>
    <w:rsid w:val="00F5061D"/>
    <w:rsid w:val="00F51086"/>
    <w:rsid w:val="00F51753"/>
    <w:rsid w:val="00F53E49"/>
    <w:rsid w:val="00F559E3"/>
    <w:rsid w:val="00F55CD1"/>
    <w:rsid w:val="00F55EAC"/>
    <w:rsid w:val="00F57949"/>
    <w:rsid w:val="00F57E83"/>
    <w:rsid w:val="00F57FE9"/>
    <w:rsid w:val="00F60DDC"/>
    <w:rsid w:val="00F611C1"/>
    <w:rsid w:val="00F61E3D"/>
    <w:rsid w:val="00F62A95"/>
    <w:rsid w:val="00F63CDF"/>
    <w:rsid w:val="00F67160"/>
    <w:rsid w:val="00F70689"/>
    <w:rsid w:val="00F71308"/>
    <w:rsid w:val="00F71545"/>
    <w:rsid w:val="00F73736"/>
    <w:rsid w:val="00F73954"/>
    <w:rsid w:val="00F7417F"/>
    <w:rsid w:val="00F748BF"/>
    <w:rsid w:val="00F74B39"/>
    <w:rsid w:val="00F75959"/>
    <w:rsid w:val="00F776BB"/>
    <w:rsid w:val="00F77771"/>
    <w:rsid w:val="00F81811"/>
    <w:rsid w:val="00F8253C"/>
    <w:rsid w:val="00F82E47"/>
    <w:rsid w:val="00F84966"/>
    <w:rsid w:val="00F85DC2"/>
    <w:rsid w:val="00F85F14"/>
    <w:rsid w:val="00F85FFA"/>
    <w:rsid w:val="00F86D81"/>
    <w:rsid w:val="00F86F2A"/>
    <w:rsid w:val="00F900A3"/>
    <w:rsid w:val="00F90C75"/>
    <w:rsid w:val="00F91053"/>
    <w:rsid w:val="00F92735"/>
    <w:rsid w:val="00F928D2"/>
    <w:rsid w:val="00F94696"/>
    <w:rsid w:val="00F962DD"/>
    <w:rsid w:val="00F96E73"/>
    <w:rsid w:val="00FA05CF"/>
    <w:rsid w:val="00FA2C3A"/>
    <w:rsid w:val="00FA2EAA"/>
    <w:rsid w:val="00FA5DB7"/>
    <w:rsid w:val="00FA7E7D"/>
    <w:rsid w:val="00FB065B"/>
    <w:rsid w:val="00FB0B2B"/>
    <w:rsid w:val="00FB3243"/>
    <w:rsid w:val="00FB361E"/>
    <w:rsid w:val="00FB53EF"/>
    <w:rsid w:val="00FB5552"/>
    <w:rsid w:val="00FC2813"/>
    <w:rsid w:val="00FC37F9"/>
    <w:rsid w:val="00FC4A98"/>
    <w:rsid w:val="00FC5D2F"/>
    <w:rsid w:val="00FC798F"/>
    <w:rsid w:val="00FD0A1D"/>
    <w:rsid w:val="00FE1C41"/>
    <w:rsid w:val="00FE2548"/>
    <w:rsid w:val="00FE2D17"/>
    <w:rsid w:val="00FE3D3D"/>
    <w:rsid w:val="00FE4732"/>
    <w:rsid w:val="00FE6454"/>
    <w:rsid w:val="00FE6F0D"/>
    <w:rsid w:val="00FE70D0"/>
    <w:rsid w:val="00FE7CBD"/>
    <w:rsid w:val="00FF0F1C"/>
    <w:rsid w:val="00FF14D3"/>
    <w:rsid w:val="00FF44F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69CE"/>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semiHidden/>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 w:type="character" w:styleId="UnresolvedMention">
    <w:name w:val="Unresolved Mention"/>
    <w:basedOn w:val="DefaultParagraphFont"/>
    <w:uiPriority w:val="99"/>
    <w:semiHidden/>
    <w:unhideWhenUsed/>
    <w:rsid w:val="000A1158"/>
    <w:rPr>
      <w:color w:val="605E5C"/>
      <w:shd w:val="clear" w:color="auto" w:fill="E1DFDD"/>
    </w:rPr>
  </w:style>
  <w:style w:type="character" w:styleId="FollowedHyperlink">
    <w:name w:val="FollowedHyperlink"/>
    <w:basedOn w:val="DefaultParagraphFont"/>
    <w:uiPriority w:val="99"/>
    <w:semiHidden/>
    <w:unhideWhenUsed/>
    <w:rsid w:val="00411BD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52479362">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907690454">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sv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doi.org/10.31357/vjs.v23i01.4680"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1</TotalTime>
  <Pages>29</Pages>
  <Words>6281</Words>
  <Characters>35804</Characters>
  <Application>Microsoft Office Word</Application>
  <DocSecurity>0</DocSecurity>
  <Lines>298</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360</cp:revision>
  <dcterms:created xsi:type="dcterms:W3CDTF">2024-02-02T05:15:00Z</dcterms:created>
  <dcterms:modified xsi:type="dcterms:W3CDTF">2024-02-03T1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